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77409E" w14:paraId="11700692" w14:textId="77777777" w:rsidTr="0077409E">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1B57C513" w14:textId="77777777" w:rsidR="0077409E" w:rsidRDefault="0077409E">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11303D00" w14:textId="77777777" w:rsidR="0077409E" w:rsidRDefault="0077409E">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2A0ED57" w14:textId="77777777" w:rsidR="0077409E" w:rsidRDefault="0077409E">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2BDC8E4" w14:textId="77777777" w:rsidR="0077409E" w:rsidRDefault="0077409E">
            <w:pPr>
              <w:pStyle w:val="Header"/>
              <w:spacing w:before="120"/>
              <w:jc w:val="center"/>
              <w:rPr>
                <w:rFonts w:ascii="Arial" w:hAnsi="Arial" w:cs="Arial"/>
                <w:sz w:val="18"/>
              </w:rPr>
            </w:pPr>
            <w:r>
              <w:rPr>
                <w:rFonts w:ascii="Arial" w:hAnsi="Arial" w:cs="Arial"/>
                <w:sz w:val="18"/>
              </w:rPr>
              <w:t>[]</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5D0CC10" w14:textId="77777777" w:rsidR="0077409E" w:rsidRDefault="0077409E">
            <w:pPr>
              <w:pStyle w:val="Header"/>
              <w:spacing w:before="120"/>
              <w:jc w:val="center"/>
              <w:rPr>
                <w:rFonts w:ascii="Arial" w:hAnsi="Arial" w:cs="Arial"/>
                <w:sz w:val="18"/>
              </w:rPr>
            </w:pPr>
            <w:r>
              <w:rPr>
                <w:rFonts w:ascii="Arial" w:hAnsi="Arial" w:cs="Arial"/>
                <w:sz w:val="18"/>
              </w:rPr>
              <w:t>Software Grad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6316EAE" w14:textId="77777777" w:rsidR="0077409E" w:rsidRDefault="0077409E">
            <w:pPr>
              <w:pStyle w:val="Header"/>
              <w:spacing w:before="120"/>
              <w:jc w:val="center"/>
              <w:rPr>
                <w:rFonts w:ascii="Arial" w:hAnsi="Arial" w:cs="Arial"/>
                <w:sz w:val="18"/>
              </w:rPr>
            </w:pPr>
            <w:r>
              <w:rPr>
                <w:rFonts w:ascii="Arial" w:hAnsi="Arial" w:cs="Arial"/>
                <w:sz w:val="18"/>
              </w:rPr>
              <w:t>[C]</w:t>
            </w:r>
          </w:p>
        </w:tc>
      </w:tr>
    </w:tbl>
    <w:p w14:paraId="11B8BE19" w14:textId="77777777" w:rsidR="0077409E" w:rsidRDefault="0077409E" w:rsidP="0077409E">
      <w:pPr>
        <w:pStyle w:val="H1bodytext"/>
        <w:rPr>
          <w:rFonts w:cs="Arial"/>
        </w:rPr>
      </w:pPr>
    </w:p>
    <w:p w14:paraId="77617B41" w14:textId="77777777" w:rsidR="0077409E" w:rsidRDefault="0077409E" w:rsidP="0077409E">
      <w:pPr>
        <w:pStyle w:val="H1bodytext"/>
        <w:rPr>
          <w:rFonts w:cs="Arial"/>
        </w:rPr>
      </w:pPr>
      <w:r>
        <w:rPr>
          <w:rFonts w:cs="Arial"/>
        </w:rPr>
        <w:t xml:space="preserve">This Software Test Plan (STP) is required by PRC-PRO-IRM-309, </w:t>
      </w:r>
      <w:r>
        <w:rPr>
          <w:rFonts w:cs="Arial"/>
          <w:i/>
        </w:rPr>
        <w:t>Controlled Software Management</w:t>
      </w:r>
      <w:r>
        <w:rPr>
          <w:rFonts w:cs="Arial"/>
        </w:rPr>
        <w:t>, to define the testing requirements for MODPATH and related codes for CH2M HILL Plateau Remediation Company (CHPRC) intended use in risk and model integration work.</w:t>
      </w:r>
    </w:p>
    <w:p w14:paraId="71C252F6" w14:textId="77777777" w:rsidR="0077409E" w:rsidRDefault="0077409E" w:rsidP="0077409E">
      <w:pPr>
        <w:pStyle w:val="H1bodytext"/>
        <w:rPr>
          <w:rFonts w:cs="Arial"/>
        </w:rPr>
      </w:pPr>
      <w:r>
        <w:rPr>
          <w:rFonts w:cs="Arial"/>
        </w:rPr>
        <w:t xml:space="preserve">MODPATH and related codes are managed as acquired, commercial off-the-shelf (COTS) software applications. The CHPRC plans to use this for calculations of short- and long-term subsurface water </w:t>
      </w:r>
      <w:commentRangeStart w:id="0"/>
      <w:r>
        <w:rPr>
          <w:rFonts w:cs="Arial"/>
        </w:rPr>
        <w:t xml:space="preserve">and contaminant </w:t>
      </w:r>
      <w:commentRangeEnd w:id="0"/>
      <w:r>
        <w:rPr>
          <w:rStyle w:val="CommentReference"/>
          <w:rFonts w:ascii="Times New Roman" w:hAnsi="Times New Roman"/>
        </w:rPr>
        <w:commentReference w:id="0"/>
      </w:r>
      <w:r>
        <w:rPr>
          <w:rFonts w:cs="Arial"/>
        </w:rPr>
        <w:t>transport in the unconfined aquifer at the Hanford Site at several scales. The software will run on desktop computers, scientific workstations, and large computer clusters.</w:t>
      </w:r>
    </w:p>
    <w:p w14:paraId="46F5AC5D" w14:textId="77777777" w:rsidR="0077409E" w:rsidRDefault="0077409E" w:rsidP="0077409E">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59E25582" w14:textId="77777777" w:rsidR="0077409E" w:rsidRDefault="0077409E" w:rsidP="0077409E">
      <w:pPr>
        <w:pStyle w:val="H1bodytext"/>
        <w:rPr>
          <w:rFonts w:cs="Arial"/>
        </w:rPr>
      </w:pPr>
      <w:r>
        <w:rPr>
          <w:rFonts w:cs="Arial"/>
        </w:rPr>
        <w:t>The MODFLOW calculational software configuration items tested in this STP are:</w:t>
      </w:r>
    </w:p>
    <w:p w14:paraId="5AF74161" w14:textId="77777777" w:rsidR="0077409E" w:rsidRDefault="0077409E" w:rsidP="0077409E">
      <w:pPr>
        <w:pStyle w:val="H1bodytext"/>
        <w:numPr>
          <w:ilvl w:val="0"/>
          <w:numId w:val="2"/>
        </w:numPr>
        <w:ind w:hanging="360"/>
        <w:rPr>
          <w:rFonts w:cs="Arial"/>
          <w:b/>
        </w:rPr>
      </w:pPr>
      <w:r>
        <w:rPr>
          <w:rFonts w:cs="Arial"/>
          <w:b/>
        </w:rPr>
        <w:t>MODPATH</w:t>
      </w:r>
    </w:p>
    <w:p w14:paraId="5A940851" w14:textId="77777777" w:rsidR="0077409E" w:rsidRDefault="0077409E" w:rsidP="0077409E">
      <w:pPr>
        <w:pStyle w:val="H1bodytext"/>
        <w:numPr>
          <w:ilvl w:val="0"/>
          <w:numId w:val="2"/>
        </w:numPr>
        <w:ind w:hanging="360"/>
        <w:rPr>
          <w:rFonts w:cs="Arial"/>
          <w:b/>
        </w:rPr>
      </w:pPr>
      <w:r>
        <w:rPr>
          <w:rFonts w:cs="Arial"/>
          <w:b/>
        </w:rPr>
        <w:t xml:space="preserve">[SSPA </w:t>
      </w:r>
      <w:proofErr w:type="spellStart"/>
      <w:r>
        <w:rPr>
          <w:rFonts w:cs="Arial"/>
          <w:b/>
        </w:rPr>
        <w:t>modpath</w:t>
      </w:r>
      <w:proofErr w:type="spellEnd"/>
      <w:r>
        <w:rPr>
          <w:rFonts w:cs="Arial"/>
          <w:b/>
        </w:rPr>
        <w:t>?]</w:t>
      </w:r>
    </w:p>
    <w:p w14:paraId="7C1002B5" w14:textId="77777777" w:rsidR="0077409E" w:rsidRDefault="0077409E" w:rsidP="0077409E">
      <w:pPr>
        <w:pStyle w:val="H1bodytext"/>
        <w:numPr>
          <w:ilvl w:val="0"/>
          <w:numId w:val="2"/>
        </w:numPr>
        <w:ind w:hanging="360"/>
        <w:rPr>
          <w:rFonts w:cs="Arial"/>
        </w:rPr>
      </w:pPr>
      <w:r>
        <w:rPr>
          <w:rFonts w:cs="Arial"/>
          <w:b/>
        </w:rPr>
        <w:t>MODPATH3DU</w:t>
      </w:r>
      <w:r>
        <w:rPr>
          <w:rFonts w:cs="Arial"/>
        </w:rPr>
        <w:t xml:space="preserve"> (variant of MODPATH which calculates particle pathlines on unstructured flow grids)</w:t>
      </w:r>
    </w:p>
    <w:p w14:paraId="0D44E08E" w14:textId="77777777" w:rsidR="0077409E" w:rsidRDefault="0077409E" w:rsidP="0077409E">
      <w:pPr>
        <w:pStyle w:val="H1bodytext"/>
        <w:rPr>
          <w:rFonts w:cs="Arial"/>
        </w:rPr>
      </w:pPr>
      <w:r>
        <w:rPr>
          <w:rFonts w:cs="Arial"/>
        </w:rPr>
        <w:t xml:space="preserve">Supporting software, as identified in </w:t>
      </w:r>
      <w:r w:rsidR="002752C1">
        <w:rPr>
          <w:rFonts w:cs="Arial"/>
        </w:rPr>
        <w:t>[</w:t>
      </w:r>
      <w:commentRangeStart w:id="1"/>
      <w:r>
        <w:rPr>
          <w:rFonts w:cs="Arial"/>
        </w:rPr>
        <w:t>CHPRC-00257</w:t>
      </w:r>
      <w:commentRangeEnd w:id="1"/>
      <w:r w:rsidR="002752C1">
        <w:rPr>
          <w:rStyle w:val="CommentReference"/>
          <w:rFonts w:ascii="Times New Roman" w:hAnsi="Times New Roman"/>
        </w:rPr>
        <w:commentReference w:id="1"/>
      </w:r>
      <w:r>
        <w:rPr>
          <w:rFonts w:cs="Arial"/>
        </w:rPr>
        <w:t xml:space="preserve">,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w:t>
      </w:r>
      <w:r w:rsidR="002752C1">
        <w:rPr>
          <w:rFonts w:cs="Arial"/>
        </w:rPr>
        <w:t>]</w:t>
      </w:r>
      <w:r>
        <w:rPr>
          <w:rFonts w:cs="Arial"/>
        </w:rPr>
        <w:t>, are not tested in this STP because these were not classified as safety software or graded to a level requiring testing.</w:t>
      </w:r>
    </w:p>
    <w:p w14:paraId="2667525F" w14:textId="77777777" w:rsidR="0077409E" w:rsidRDefault="002752C1" w:rsidP="0077409E">
      <w:pPr>
        <w:pStyle w:val="H1bodytext"/>
        <w:rPr>
          <w:rFonts w:cs="Arial"/>
        </w:rPr>
      </w:pPr>
      <w:r>
        <w:rPr>
          <w:rFonts w:cs="Arial"/>
        </w:rPr>
        <w:t>[</w:t>
      </w:r>
      <w:r w:rsidR="0077409E">
        <w:rPr>
          <w:rFonts w:cs="Arial"/>
        </w:rPr>
        <w:t xml:space="preserve">Controlled use of this software is managed by CHPRC-00258, </w:t>
      </w:r>
      <w:r w:rsidR="0077409E">
        <w:rPr>
          <w:rFonts w:cs="Arial"/>
          <w:i/>
        </w:rPr>
        <w:t>MODFLOW and Related Codes Software Management Plan</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77409E">
        <w:rPr>
          <w:rFonts w:cs="Arial"/>
        </w:rPr>
        <w:fldChar w:fldCharType="separate"/>
      </w:r>
      <w:r w:rsidR="0077409E">
        <w:rPr>
          <w:rFonts w:cs="Arial"/>
          <w:noProof/>
        </w:rPr>
        <w:t>(Nichols 2009c)</w:t>
      </w:r>
      <w:r w:rsidR="0077409E">
        <w:rPr>
          <w:rFonts w:cs="Arial"/>
        </w:rPr>
        <w:fldChar w:fldCharType="end"/>
      </w:r>
      <w:r w:rsidR="0077409E">
        <w:rPr>
          <w:rFonts w:cs="Arial"/>
        </w:rPr>
        <w:t xml:space="preserve"> (SMP). The major milestone of the test procedures is issuance of CHPRC-00261, </w:t>
      </w:r>
      <w:r w:rsidR="0077409E">
        <w:rPr>
          <w:rFonts w:cs="Arial"/>
          <w:i/>
        </w:rPr>
        <w:t>MODFLOW and Related Codes Acceptance Test Report</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77409E">
        <w:rPr>
          <w:rFonts w:cs="Arial"/>
        </w:rPr>
        <w:fldChar w:fldCharType="separate"/>
      </w:r>
      <w:r w:rsidR="0077409E">
        <w:rPr>
          <w:rFonts w:cs="Arial"/>
          <w:noProof/>
        </w:rPr>
        <w:t>(Nichols 2009a)</w:t>
      </w:r>
      <w:r w:rsidR="0077409E">
        <w:rPr>
          <w:rFonts w:cs="Arial"/>
        </w:rPr>
        <w:fldChar w:fldCharType="end"/>
      </w:r>
      <w:r w:rsidR="0077409E">
        <w:rPr>
          <w:rFonts w:cs="Arial"/>
        </w:rPr>
        <w:t xml:space="preserve"> (ATR) that will enable authorization for use for the above software to be granted.</w:t>
      </w:r>
      <w:r>
        <w:rPr>
          <w:rFonts w:cs="Arial"/>
        </w:rPr>
        <w:t>]</w:t>
      </w:r>
    </w:p>
    <w:p w14:paraId="64CFD57C" w14:textId="77777777" w:rsidR="002752C1" w:rsidRDefault="002752C1" w:rsidP="002752C1">
      <w:pPr>
        <w:pStyle w:val="Heading1"/>
        <w:keepNext w:val="0"/>
        <w:spacing w:before="480" w:after="120"/>
        <w:rPr>
          <w:rFonts w:ascii="Arial" w:hAnsi="Arial"/>
        </w:rPr>
      </w:pPr>
      <w:r>
        <w:rPr>
          <w:rFonts w:ascii="Arial" w:hAnsi="Arial"/>
        </w:rPr>
        <w:t>TEST REQUIREMENTS</w:t>
      </w:r>
    </w:p>
    <w:p w14:paraId="143DE11F" w14:textId="77777777" w:rsidR="002752C1" w:rsidRDefault="002752C1" w:rsidP="002752C1">
      <w:pPr>
        <w:pStyle w:val="Heading2"/>
      </w:pPr>
      <w:r>
        <w:t>Approach</w:t>
      </w:r>
    </w:p>
    <w:p w14:paraId="24F22B65" w14:textId="77777777" w:rsidR="002752C1" w:rsidRDefault="002752C1" w:rsidP="002752C1">
      <w:pPr>
        <w:pStyle w:val="H2bodytext"/>
      </w:pPr>
      <w:r>
        <w:t xml:space="preserve">The general approach for this STP is to test the MODPATH and MODPATH3DU codes each against test problems specifically chosen with the following attributes: </w:t>
      </w:r>
      <w:r w:rsidR="00544AEA">
        <w:t>1) availability of an analytical solution or [</w:t>
      </w:r>
      <w:r w:rsidR="00544AEA" w:rsidRPr="00544AEA">
        <w:rPr>
          <w:color w:val="FF0000"/>
        </w:rPr>
        <w:t>comparison to someone else’s solution</w:t>
      </w:r>
      <w:r w:rsidR="00544AEA">
        <w:t xml:space="preserve">] to facilitate comparison to a known solution, 2) sufficiently difficult for numerical approximation techniques to resolve that the test will provide not </w:t>
      </w:r>
      <w:r w:rsidR="00544AEA">
        <w:lastRenderedPageBreak/>
        <w:t xml:space="preserve">only evidence of a correct solution but a measure of the degree of error in the solution, and 3) </w:t>
      </w:r>
      <w:commentRangeStart w:id="2"/>
      <w:r>
        <w:t>ability to substitute Hanford-specific parameter values where possible to facilitative demonstration of applicability for intended use</w:t>
      </w:r>
      <w:commentRangeEnd w:id="2"/>
      <w:r>
        <w:rPr>
          <w:rStyle w:val="CommentReference"/>
          <w:rFonts w:ascii="Times New Roman" w:hAnsi="Times New Roman"/>
        </w:rPr>
        <w:commentReference w:id="2"/>
      </w:r>
      <w:r>
        <w:t>.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2FD0DB0B" w14:textId="77777777" w:rsidR="00544AEA" w:rsidRDefault="00544AEA" w:rsidP="00544AEA">
      <w:pPr>
        <w:spacing w:after="240"/>
        <w:ind w:left="1440"/>
        <w:rPr>
          <w:rFonts w:ascii="Arial" w:hAnsi="Arial" w:cs="Arial"/>
          <w:sz w:val="22"/>
          <w:szCs w:val="20"/>
        </w:rPr>
      </w:pPr>
      <w:r>
        <w:rPr>
          <w:rFonts w:ascii="Arial" w:hAnsi="Arial" w:cs="Arial"/>
          <w:sz w:val="22"/>
          <w:szCs w:val="20"/>
        </w:rPr>
        <w:t>This STP specifies test design, test cases, and test procedures for acceptance and installation testing of MODPATH and related codes.</w:t>
      </w:r>
    </w:p>
    <w:p w14:paraId="7A6FFA74"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acceptance testing, test results will be documented in an ATR using the format provided in the ATR format guidance referenced in </w:t>
      </w:r>
      <w:r w:rsidRPr="00544AEA">
        <w:rPr>
          <w:rFonts w:ascii="Arial" w:hAnsi="Arial" w:cs="Arial"/>
          <w:color w:val="FF0000"/>
          <w:sz w:val="22"/>
          <w:szCs w:val="20"/>
        </w:rPr>
        <w:t>PRC-PRO-IRM-309</w:t>
      </w:r>
      <w:r>
        <w:rPr>
          <w:rFonts w:ascii="Arial" w:hAnsi="Arial" w:cs="Arial"/>
          <w:sz w:val="22"/>
          <w:szCs w:val="20"/>
        </w:rPr>
        <w:t>.</w:t>
      </w:r>
    </w:p>
    <w:p w14:paraId="34E81C97"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w:t>
      </w:r>
      <w:r w:rsidRPr="00544AEA">
        <w:rPr>
          <w:rFonts w:ascii="Arial" w:hAnsi="Arial" w:cs="Arial"/>
          <w:color w:val="FF0000"/>
          <w:sz w:val="22"/>
          <w:szCs w:val="20"/>
        </w:rPr>
        <w:t>A-6005-149</w:t>
      </w:r>
      <w:r>
        <w:rPr>
          <w:rFonts w:ascii="Arial" w:hAnsi="Arial" w:cs="Arial"/>
          <w:sz w:val="22"/>
          <w:szCs w:val="20"/>
        </w:rPr>
        <w:t>).</w:t>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77777777" w:rsidR="00544AEA" w:rsidRDefault="00544AEA" w:rsidP="00544AEA">
      <w:pPr>
        <w:pStyle w:val="H1bodytext"/>
        <w:ind w:left="1440"/>
      </w:pPr>
      <w:r>
        <w:t xml:space="preserve">Acceptance criteria will specify objective </w:t>
      </w:r>
      <w:commentRangeStart w:id="3"/>
      <w:r>
        <w:t xml:space="preserve">numerical tolerances </w:t>
      </w:r>
      <w:commentRangeEnd w:id="3"/>
      <w:r>
        <w:rPr>
          <w:rStyle w:val="CommentReference"/>
          <w:rFonts w:ascii="Times New Roman" w:hAnsi="Times New Roman"/>
        </w:rPr>
        <w:commentReference w:id="3"/>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4" w:name="_Toc145313043"/>
      <w:r>
        <w:t>Testing Tasks</w:t>
      </w:r>
      <w:bookmarkEnd w:id="4"/>
    </w:p>
    <w:p w14:paraId="7ADA39B0" w14:textId="77777777" w:rsidR="00544AEA" w:rsidRDefault="00D904CC" w:rsidP="00544AEA">
      <w:pPr>
        <w:pStyle w:val="H1bodytext"/>
        <w:ind w:left="1440"/>
      </w:pPr>
      <w:commentRangeStart w:id="5"/>
      <w:r>
        <w:t>[</w:t>
      </w:r>
      <w:r w:rsidR="00544AEA">
        <w:t>The tasks necessary to prepare for and perform testing include code installation (which may require compiling and linking source code using a Fortran compiler, depending on test environment), file transfers, checking input/output files using a text editor program, copying model results from text files using a text editor, and pasting results into Excel spreadsheets used to solve the analytic solutions that provide the basis for validation and compare results.</w:t>
      </w:r>
      <w:r>
        <w:t>]</w:t>
      </w:r>
      <w:commentRangeEnd w:id="5"/>
      <w:r>
        <w:rPr>
          <w:rStyle w:val="CommentReference"/>
          <w:rFonts w:ascii="Times New Roman" w:hAnsi="Times New Roman"/>
        </w:rPr>
        <w:commentReference w:id="5"/>
      </w:r>
    </w:p>
    <w:p w14:paraId="20E40050" w14:textId="77777777" w:rsidR="00D904CC" w:rsidRDefault="00D904CC" w:rsidP="00D904CC">
      <w:pPr>
        <w:pStyle w:val="Heading3"/>
      </w:pPr>
      <w:r>
        <w:t>Verification &amp; Validation tasks</w:t>
      </w:r>
    </w:p>
    <w:p w14:paraId="65ECBBC7" w14:textId="77777777" w:rsidR="00D904CC" w:rsidRDefault="00D904CC" w:rsidP="00D904CC">
      <w:pPr>
        <w:pStyle w:val="H3bodytext"/>
        <w:ind w:left="1440"/>
      </w:pPr>
      <w:r>
        <w:lastRenderedPageBreak/>
        <w:t xml:space="preserve">Tasks necessary to prepare for verification and validation testing are routine with respect to computer usage. </w:t>
      </w:r>
      <w:r w:rsidR="008A4A83">
        <w:t>MODPATH</w:t>
      </w:r>
      <w:r>
        <w:t xml:space="preserve"> and related codes must be installed. 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commentRangeStart w:id="6"/>
      <w:r>
        <w:t>For acceptance testing, the following tasks will occur</w:t>
      </w:r>
      <w:commentRangeEnd w:id="6"/>
      <w:r w:rsidR="008A4A83">
        <w:rPr>
          <w:rStyle w:val="CommentReference"/>
          <w:rFonts w:ascii="Times New Roman" w:hAnsi="Times New Roman"/>
        </w:rPr>
        <w:commentReference w:id="6"/>
      </w:r>
      <w:r>
        <w:t>:</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77777777" w:rsidR="008A4A83" w:rsidRDefault="008A4A83" w:rsidP="008A4A83">
      <w:pPr>
        <w:pStyle w:val="H3bodytext"/>
        <w:numPr>
          <w:ilvl w:val="0"/>
          <w:numId w:val="4"/>
        </w:numPr>
        <w:ind w:hanging="360"/>
      </w:pPr>
      <w:r>
        <w:t xml:space="preserve">Setup – verify that the host computer uses a suitable operating system for the MODPATH and related softwar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77777777" w:rsidR="008A4A83" w:rsidRDefault="008A4A83" w:rsidP="008A4A83">
      <w:pPr>
        <w:pStyle w:val="H3bodytext"/>
        <w:numPr>
          <w:ilvl w:val="0"/>
          <w:numId w:val="4"/>
        </w:numPr>
        <w:ind w:hanging="360"/>
      </w:pPr>
      <w:r>
        <w:t>Preservation – archive the MODPATH and related codes software in [</w:t>
      </w:r>
      <w:r w:rsidRPr="008A4A83">
        <w:rPr>
          <w:color w:val="FF0000"/>
        </w:rPr>
        <w:t>MKS Integrity</w:t>
      </w:r>
      <w:r>
        <w:rPr>
          <w:color w:val="FF0000"/>
        </w:rPr>
        <w:t>]</w:t>
      </w:r>
      <w:r>
        <w:t>™</w:t>
      </w:r>
      <w:r>
        <w:rPr>
          <w:rStyle w:val="FootnoteReference"/>
        </w:rPr>
        <w:footnoteReference w:id="1"/>
      </w:r>
      <w:r>
        <w:t xml:space="preserve"> to preserve the baseline as appropriate, along with the model file used for the acceptance test.</w:t>
      </w:r>
    </w:p>
    <w:p w14:paraId="2400B143" w14:textId="77777777" w:rsidR="008A4A83" w:rsidRDefault="008A4A83" w:rsidP="008A4A83">
      <w:pPr>
        <w:pStyle w:val="H3bodytext"/>
        <w:numPr>
          <w:ilvl w:val="0"/>
          <w:numId w:val="4"/>
        </w:numPr>
        <w:ind w:hanging="360"/>
      </w:pPr>
      <w:r>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77777777" w:rsidR="008A4A83" w:rsidRDefault="008A4A83" w:rsidP="008A4A83">
      <w:pPr>
        <w:pStyle w:val="H3bodytext"/>
        <w:numPr>
          <w:ilvl w:val="0"/>
          <w:numId w:val="5"/>
        </w:numPr>
        <w:ind w:hanging="360"/>
      </w:pPr>
      <w:r>
        <w:t>Setup – verify that the host computer uses a suitable operating system for the MODPATH and related codes 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lastRenderedPageBreak/>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t>Documentation – complete the required documentation of installation testing.</w:t>
      </w:r>
    </w:p>
    <w:p w14:paraId="0954365B" w14:textId="77777777" w:rsidR="008A4A83" w:rsidRDefault="008A4A83" w:rsidP="008A4A83">
      <w:pPr>
        <w:pStyle w:val="H3bodytext"/>
        <w:ind w:left="1440"/>
      </w:pPr>
      <w:r>
        <w:t xml:space="preserve">If software problem(s) (that is, problems with the software itself, not input or other use errors) are identified during testing, a </w:t>
      </w:r>
      <w:commentRangeStart w:id="7"/>
      <w:r w:rsidRPr="008A4A83">
        <w:rPr>
          <w:i/>
          <w:color w:val="FF0000"/>
        </w:rPr>
        <w:t>Problem Report/Change Request</w:t>
      </w:r>
      <w:r w:rsidRPr="008A4A83">
        <w:rPr>
          <w:color w:val="FF0000"/>
        </w:rPr>
        <w:t xml:space="preserve"> form (A-6005-146) will be prepared by the software tester in accordance with Sections 3.4 of PRC-PRO-IRM-309</w:t>
      </w:r>
      <w:commentRangeEnd w:id="7"/>
      <w:r>
        <w:rPr>
          <w:rStyle w:val="CommentReference"/>
          <w:rFonts w:ascii="Times New Roman" w:hAnsi="Times New Roman"/>
        </w:rPr>
        <w:commentReference w:id="7"/>
      </w:r>
      <w:r>
        <w:t>; the 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8A4A83">
      <w:pPr>
        <w:pStyle w:val="H3bodytext"/>
        <w:ind w:left="1440"/>
      </w:pPr>
      <w:r>
        <w:t>The software owner will:</w:t>
      </w:r>
    </w:p>
    <w:p w14:paraId="6DC3B177" w14:textId="77777777" w:rsidR="008A4A83" w:rsidRDefault="008A4A83" w:rsidP="008A4A83">
      <w:pPr>
        <w:pStyle w:val="H3bodytext"/>
        <w:numPr>
          <w:ilvl w:val="0"/>
          <w:numId w:val="7"/>
        </w:numPr>
        <w:ind w:hanging="360"/>
      </w:pPr>
      <w:r>
        <w:t>Conduct acceptance testing, or delegate this task to a qualified MODFLOW software user</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Assign an independent technical reviewer who is not the person conducting the test to review and approve acceptance test results (the 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77777777" w:rsidR="008A4A83" w:rsidRDefault="008A4A83" w:rsidP="008A4A83">
      <w:pPr>
        <w:pStyle w:val="H3bodytext"/>
        <w:numPr>
          <w:ilvl w:val="0"/>
          <w:numId w:val="7"/>
        </w:numPr>
        <w:ind w:hanging="360"/>
      </w:pPr>
      <w:r>
        <w:t xml:space="preserve">Maintain HISI entries related to software status, testing, and approval for use of MODFLOW and related codes as identified in </w:t>
      </w:r>
      <w:r w:rsidRPr="008A4A83">
        <w:rPr>
          <w:color w:val="FF0000"/>
        </w:rPr>
        <w:t>PRC-PRO-IRM-309</w:t>
      </w:r>
    </w:p>
    <w:p w14:paraId="19664501" w14:textId="77777777" w:rsidR="008A4A83" w:rsidRDefault="008A4A83" w:rsidP="008A4A83">
      <w:pPr>
        <w:pStyle w:val="H3bodytext"/>
        <w:numPr>
          <w:ilvl w:val="0"/>
          <w:numId w:val="7"/>
        </w:numPr>
        <w:ind w:hanging="360"/>
      </w:pPr>
      <w:r>
        <w:lastRenderedPageBreak/>
        <w:t xml:space="preserve">Archive a copy of the software and any vendor provided documents in the </w:t>
      </w:r>
      <w:r w:rsidRPr="008A4A83">
        <w:rPr>
          <w:color w:val="FF0000"/>
        </w:rPr>
        <w:t>MKS Integrity</w:t>
      </w:r>
      <w:r>
        <w:t>™ configuration management system.</w:t>
      </w:r>
    </w:p>
    <w:p w14:paraId="0372084A" w14:textId="77777777" w:rsidR="008A4A83" w:rsidRDefault="008A4A83" w:rsidP="008A4A83">
      <w:pPr>
        <w:pStyle w:val="H3bodytext"/>
        <w:ind w:left="1440"/>
      </w:pPr>
      <w:r>
        <w:t>The independent technical reviewer will:</w:t>
      </w:r>
    </w:p>
    <w:p w14:paraId="48B4B8F4" w14:textId="77777777" w:rsidR="008A4A83" w:rsidRDefault="008A4A83" w:rsidP="008A4A83">
      <w:pPr>
        <w:pStyle w:val="H3bodytext"/>
        <w:numPr>
          <w:ilvl w:val="0"/>
          <w:numId w:val="8"/>
        </w:numPr>
        <w:ind w:hanging="360"/>
      </w:pPr>
      <w:r>
        <w:t>Review this STP and ATR or installation test results for completeness, consistency, clarity and correctness.</w:t>
      </w:r>
    </w:p>
    <w:p w14:paraId="582839B6" w14:textId="77777777" w:rsidR="008A4A83" w:rsidRDefault="008A4A83" w:rsidP="008A4A83">
      <w:pPr>
        <w:pStyle w:val="H3bodytext"/>
        <w:numPr>
          <w:ilvl w:val="0"/>
          <w:numId w:val="8"/>
        </w:numPr>
        <w:ind w:hanging="360"/>
      </w:pPr>
      <w:r>
        <w:t>Confirm acceptable test results for acceptance testing.</w:t>
      </w:r>
    </w:p>
    <w:p w14:paraId="1A3AE97D" w14:textId="77777777" w:rsidR="008A4A83" w:rsidRDefault="008A4A83" w:rsidP="008A4A83">
      <w:pPr>
        <w:pStyle w:val="H3bodytext"/>
        <w:ind w:left="1440"/>
      </w:pPr>
      <w:r>
        <w:t>The software user will do the following before using a software installation to produce results that will be reported in released documents or used for decision making purposes:</w:t>
      </w:r>
    </w:p>
    <w:p w14:paraId="611C293D" w14:textId="77777777" w:rsidR="008A4A83" w:rsidRDefault="008A4A83" w:rsidP="008A4A83">
      <w:pPr>
        <w:pStyle w:val="H3bodytext"/>
        <w:numPr>
          <w:ilvl w:val="0"/>
          <w:numId w:val="9"/>
        </w:numPr>
      </w:pPr>
      <w:r>
        <w:t>Only use versions of MODPATH and related codes that are approved for use (following completion of acceptance testing).</w:t>
      </w:r>
    </w:p>
    <w:p w14:paraId="1066F848" w14:textId="77777777" w:rsidR="008A4A83" w:rsidRDefault="008A4A83" w:rsidP="008A4A83">
      <w:pPr>
        <w:pStyle w:val="H3bodytext"/>
        <w:numPr>
          <w:ilvl w:val="0"/>
          <w:numId w:val="9"/>
        </w:numPr>
      </w:pPr>
      <w:r>
        <w:t xml:space="preserve">When installing the MODPATH and related codes, complete the installation test identified in this STP and documents the results using </w:t>
      </w:r>
      <w:r>
        <w:rPr>
          <w:i/>
        </w:rPr>
        <w:t>Software Installation &amp; Checkout Form</w:t>
      </w:r>
      <w:r>
        <w:t xml:space="preserve"> </w:t>
      </w:r>
      <w:r w:rsidRPr="008A4A83">
        <w:rPr>
          <w:color w:val="FF0000"/>
        </w:rPr>
        <w:t>(A-6005-149).</w:t>
      </w:r>
    </w:p>
    <w:p w14:paraId="594FA3F1" w14:textId="77777777" w:rsidR="008A4A83" w:rsidRDefault="008A4A83" w:rsidP="008A4A83">
      <w:pPr>
        <w:pStyle w:val="H3bodytext"/>
        <w:numPr>
          <w:ilvl w:val="0"/>
          <w:numId w:val="9"/>
        </w:numPr>
      </w:pPr>
      <w:r>
        <w:t xml:space="preserve">Ensuring that the installation test is </w:t>
      </w:r>
      <w:proofErr w:type="gramStart"/>
      <w:r>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77777777" w:rsidR="008A4A83" w:rsidRDefault="008A4A83" w:rsidP="008A4A83">
      <w:pPr>
        <w:pStyle w:val="H3bodytext"/>
        <w:ind w:left="1440"/>
      </w:pPr>
      <w:r>
        <w:t>No major risks are identified with respect to this test plan. The MODPATH and related software has a long history of successful application to similar problems as CHPRC intends to use this software to solve and is the most widely used software in the world for this purpose.</w:t>
      </w:r>
    </w:p>
    <w:p w14:paraId="24178E7F" w14:textId="77777777" w:rsidR="008A4A83" w:rsidRDefault="008A4A83" w:rsidP="008A4A83">
      <w:pPr>
        <w:pStyle w:val="Heading2"/>
      </w:pPr>
      <w:r>
        <w:t>Identification</w:t>
      </w:r>
    </w:p>
    <w:p w14:paraId="36C2556F" w14:textId="77777777" w:rsidR="008A4A83" w:rsidRDefault="008A4A83" w:rsidP="008A4A83">
      <w:pPr>
        <w:pStyle w:val="H2bodytext"/>
      </w:pPr>
      <w:r>
        <w:t>Acceptance test cases will be identified uniquely by the following naming convention:</w:t>
      </w:r>
    </w:p>
    <w:p w14:paraId="58545F1C" w14:textId="77777777" w:rsidR="008A4A83" w:rsidRDefault="008A4A83" w:rsidP="008A4A83">
      <w:pPr>
        <w:pStyle w:val="H2bodytext"/>
      </w:pPr>
      <w:r>
        <w:tab/>
        <w:t>M</w:t>
      </w:r>
      <w:r w:rsidR="009B704C">
        <w:t>P</w:t>
      </w:r>
      <w:r>
        <w:t>-ATC-#</w:t>
      </w:r>
    </w:p>
    <w:p w14:paraId="37D1A291" w14:textId="77777777" w:rsidR="008A4A83" w:rsidRDefault="008A4A83" w:rsidP="008A4A83">
      <w:pPr>
        <w:pStyle w:val="H2bodytext"/>
      </w:pPr>
      <w:r>
        <w:tab/>
        <w:t>M</w:t>
      </w:r>
      <w:r w:rsidR="009B704C">
        <w:t>U</w:t>
      </w:r>
      <w:r>
        <w:t>-ATC-#</w:t>
      </w:r>
    </w:p>
    <w:p w14:paraId="00567603" w14:textId="77777777" w:rsidR="008A4A83" w:rsidRDefault="008A4A83" w:rsidP="008A4A83">
      <w:pPr>
        <w:pStyle w:val="H2bodytext"/>
      </w:pPr>
      <w:r>
        <w:t>where MP designates MODPATH and M</w:t>
      </w:r>
      <w:r w:rsidR="009B704C">
        <w:t>U</w:t>
      </w:r>
      <w:r>
        <w:t xml:space="preserve"> designates </w:t>
      </w:r>
      <w:r w:rsidR="009B704C">
        <w:t>MODPATH3DU</w:t>
      </w:r>
      <w:r>
        <w:t>; ATC designates an acceptance test case; and # is the unique test number. Similarly, installation test cases are designated by the following naming convention:</w:t>
      </w:r>
    </w:p>
    <w:p w14:paraId="0FFA02B2" w14:textId="77777777" w:rsidR="008A4A83" w:rsidRDefault="008A4A83" w:rsidP="008A4A83">
      <w:pPr>
        <w:pStyle w:val="H2bodytext"/>
      </w:pPr>
      <w:r>
        <w:tab/>
        <w:t>M</w:t>
      </w:r>
      <w:r w:rsidR="009B704C">
        <w:t>P</w:t>
      </w:r>
      <w:r>
        <w:t>-ITC-# or M</w:t>
      </w:r>
      <w:r w:rsidR="009B704C">
        <w:t>U</w:t>
      </w:r>
      <w:r>
        <w:t>-ITC-#</w:t>
      </w:r>
    </w:p>
    <w:p w14:paraId="05462396" w14:textId="77777777" w:rsidR="008A4A83" w:rsidRDefault="008A4A83" w:rsidP="008A4A83">
      <w:pPr>
        <w:pStyle w:val="H2bodytext"/>
      </w:pPr>
      <w:r>
        <w:t>where ITC designates an installation test case.</w:t>
      </w:r>
    </w:p>
    <w:p w14:paraId="6ECFE6D2" w14:textId="77777777" w:rsidR="009B704C" w:rsidRDefault="009B704C" w:rsidP="009B704C">
      <w:pPr>
        <w:pStyle w:val="Heading2"/>
      </w:pPr>
      <w:r>
        <w:lastRenderedPageBreak/>
        <w:t>Pass/Fail Criteria</w:t>
      </w:r>
    </w:p>
    <w:p w14:paraId="38D6F491" w14:textId="77777777" w:rsidR="009B704C" w:rsidRDefault="009B704C" w:rsidP="009B704C">
      <w:pPr>
        <w:ind w:left="1440"/>
        <w:rPr>
          <w:rFonts w:ascii="Arial" w:hAnsi="Arial"/>
          <w:sz w:val="22"/>
          <w:szCs w:val="20"/>
        </w:rPr>
      </w:pPr>
      <w:r>
        <w:rPr>
          <w:rFonts w:ascii="Arial" w:hAnsi="Arial"/>
          <w:sz w:val="22"/>
          <w:szCs w:val="20"/>
        </w:rPr>
        <w:t xml:space="preserve">Specific pass/fail criteria for acceptance test cases are identified below in Section 3.3 for each </w:t>
      </w:r>
      <w:proofErr w:type="gramStart"/>
      <w:r>
        <w:rPr>
          <w:rFonts w:ascii="Arial" w:hAnsi="Arial"/>
          <w:sz w:val="22"/>
          <w:szCs w:val="20"/>
        </w:rPr>
        <w:t>case, and</w:t>
      </w:r>
      <w:proofErr w:type="gramEnd"/>
      <w:r>
        <w:rPr>
          <w:rFonts w:ascii="Arial" w:hAnsi="Arial"/>
          <w:sz w:val="22"/>
          <w:szCs w:val="20"/>
        </w:rPr>
        <w:t xml:space="preserve"> are set to ensure accurate solutions by the numerical solver in the tested software within an objective numerical tolerance. When the software is shown through the testing to meet these criteria, it will be considered to have passed the test.</w:t>
      </w:r>
    </w:p>
    <w:p w14:paraId="2971287B" w14:textId="77777777" w:rsidR="00544AEA" w:rsidRDefault="00544AEA" w:rsidP="00544AEA">
      <w:pPr>
        <w:spacing w:after="240"/>
        <w:ind w:left="1440"/>
        <w:rPr>
          <w:rFonts w:ascii="Arial" w:hAnsi="Arial" w:cs="Arial"/>
          <w:sz w:val="22"/>
          <w:szCs w:val="20"/>
        </w:rPr>
      </w:pPr>
    </w:p>
    <w:p w14:paraId="752ACD4C" w14:textId="77777777" w:rsidR="009B704C" w:rsidRDefault="009B704C" w:rsidP="009B704C">
      <w:pPr>
        <w:pStyle w:val="Heading2"/>
        <w:spacing w:before="240"/>
      </w:pPr>
      <w:bookmarkStart w:id="8" w:name="_Ref239754187"/>
      <w:r>
        <w:t>Test Cases</w:t>
      </w:r>
      <w:bookmarkEnd w:id="8"/>
    </w:p>
    <w:p w14:paraId="0612DBEB" w14:textId="6138BD09" w:rsidR="009B704C" w:rsidRDefault="009B704C" w:rsidP="009B704C">
      <w:pPr>
        <w:pStyle w:val="H2bodytext"/>
      </w:pPr>
      <w:r>
        <w:t>Four acceptance test cases and four installation test cases are detailed below with acceptance criteria and expected results for each. The tests are applicable to both MODPATH and MODPATH3DU; testing for each will be conducted and documented separately.</w:t>
      </w:r>
      <w:r w:rsidR="00782EFB">
        <w:t xml:space="preserve"> Each of these test cases calculated the particle tracks over a flow field calculated using [either] MODFLOW [or MODFLOW3DU]. The input files for each of these tests [including for 3du?] was assembled using a python script, which utilized the [plug-ins] </w:t>
      </w:r>
      <w:proofErr w:type="spellStart"/>
      <w:r w:rsidR="00782EFB">
        <w:t>FloPy</w:t>
      </w:r>
      <w:proofErr w:type="spellEnd"/>
      <w:r w:rsidR="00782EFB">
        <w:t xml:space="preserve">, matplotlib, </w:t>
      </w:r>
      <w:proofErr w:type="spellStart"/>
      <w:r w:rsidR="00782EFB">
        <w:t>numpy</w:t>
      </w:r>
      <w:proofErr w:type="spellEnd"/>
      <w:r w:rsidR="00782EFB">
        <w:t>, [and anything else?].</w:t>
      </w:r>
    </w:p>
    <w:p w14:paraId="1C8B6ADD" w14:textId="6CD989EE" w:rsidR="00544AEA" w:rsidRPr="000F1148" w:rsidRDefault="000F1148" w:rsidP="002752C1">
      <w:pPr>
        <w:pStyle w:val="H2bodytext"/>
        <w:rPr>
          <w:b/>
          <w:i/>
        </w:rPr>
      </w:pPr>
      <w:r w:rsidRPr="000F1148">
        <w:rPr>
          <w:b/>
          <w:i/>
        </w:rPr>
        <w:t>MP-ATC-1: Forward Particle Tracking from an Injection Well</w:t>
      </w:r>
    </w:p>
    <w:p w14:paraId="708D4EB1" w14:textId="148FF745" w:rsidR="000F1148" w:rsidRDefault="000F1148" w:rsidP="002752C1">
      <w:pPr>
        <w:pStyle w:val="H2bodytext"/>
        <w:rPr>
          <w:rFonts w:cstheme="minorHAnsi"/>
        </w:rPr>
      </w:pPr>
      <w:r>
        <w:t>The first test concerns 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The injection well pumps at a constant rate of 160,00 ft</w:t>
      </w:r>
      <w:r>
        <w:rPr>
          <w:vertAlign w:val="superscript"/>
        </w:rPr>
        <w:t>3</w:t>
      </w:r>
      <w:r>
        <w:t>/day into a confined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F01FBC">
        <w:t xml:space="preserve">Figure </w:t>
      </w:r>
      <w:r w:rsidR="00F01FBC">
        <w:rPr>
          <w:noProof/>
        </w:rPr>
        <w:t>2</w:t>
      </w:r>
      <w:r w:rsidR="00F01FBC">
        <w:noBreakHyphen/>
      </w:r>
      <w:r w:rsidR="00F01FBC">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lastRenderedPageBreak/>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4FB31FFA" w:rsidR="000F1148" w:rsidRDefault="000F1148" w:rsidP="000F1148">
      <w:pPr>
        <w:pStyle w:val="FigureNumberCaption"/>
      </w:pPr>
      <w:bookmarkStart w:id="9" w:name="_Ref520126361"/>
      <w:bookmarkStart w:id="10" w:name="_Toc520215411"/>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1</w:t>
      </w:r>
      <w:r w:rsidR="00D4032F">
        <w:rPr>
          <w:noProof/>
        </w:rPr>
        <w:fldChar w:fldCharType="end"/>
      </w:r>
      <w:bookmarkEnd w:id="9"/>
      <w:r>
        <w:t xml:space="preserve">. </w:t>
      </w:r>
      <w:r w:rsidRPr="00FE18CA">
        <w:t xml:space="preserve">Test </w:t>
      </w:r>
      <w:r>
        <w:t>C</w:t>
      </w:r>
      <w:r w:rsidRPr="00FE18CA">
        <w:t xml:space="preserve">ase 1 </w:t>
      </w:r>
      <w:r>
        <w:t>L</w:t>
      </w:r>
      <w:r w:rsidRPr="00FE18CA">
        <w:t>ayout</w:t>
      </w:r>
      <w:bookmarkEnd w:id="10"/>
    </w:p>
    <w:p w14:paraId="775F6182" w14:textId="77777777" w:rsidR="000F1148" w:rsidRDefault="000F1148" w:rsidP="000F1148">
      <w:pPr>
        <w:pStyle w:val="Figure"/>
        <w:keepNext/>
      </w:pPr>
      <w:r>
        <w:rPr>
          <w:noProof/>
        </w:rPr>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2411FE42" w:rsidR="000F1148" w:rsidRPr="00DF1D57" w:rsidRDefault="000F1148" w:rsidP="000F1148">
      <w:pPr>
        <w:pStyle w:val="FigureNumberCaption"/>
      </w:pPr>
      <w:bookmarkStart w:id="11" w:name="_Ref520126041"/>
      <w:bookmarkStart w:id="12" w:name="_Toc520215412"/>
      <w:r>
        <w:lastRenderedPageBreak/>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2</w:t>
      </w:r>
      <w:r w:rsidR="00D4032F">
        <w:rPr>
          <w:noProof/>
        </w:rPr>
        <w:fldChar w:fldCharType="end"/>
      </w:r>
      <w:bookmarkEnd w:id="11"/>
      <w:r>
        <w:t xml:space="preserve">. </w:t>
      </w:r>
      <w:r w:rsidRPr="005B034E">
        <w:t xml:space="preserve">Test </w:t>
      </w:r>
      <w:r>
        <w:t>C</w:t>
      </w:r>
      <w:r w:rsidRPr="005B034E">
        <w:t xml:space="preserve">ase 1 </w:t>
      </w:r>
      <w:r>
        <w:t>MODFLOW</w:t>
      </w:r>
      <w:r w:rsidRPr="005B034E">
        <w:t xml:space="preserve"> </w:t>
      </w:r>
      <w:r>
        <w:t>S</w:t>
      </w:r>
      <w:r w:rsidRPr="005B034E">
        <w:t>etup</w:t>
      </w:r>
      <w:bookmarkEnd w:id="12"/>
    </w:p>
    <w:p w14:paraId="58A36CB3" w14:textId="2C7396D8" w:rsidR="000F1148" w:rsidRDefault="000F1148" w:rsidP="000F1148">
      <w:pPr>
        <w:pStyle w:val="H2bodytext"/>
      </w:pPr>
      <w:r w:rsidRPr="000F1148">
        <w:t xml:space="preserve">Ten particles were placed at a radial distance of 150 ft from the center of the well.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2D2F06A4" w:rsidR="000F1148" w:rsidRDefault="000F1148" w:rsidP="000F1148">
      <w:pPr>
        <w:pStyle w:val="FigureNumberCaption"/>
        <w:rPr>
          <w:rFonts w:cstheme="minorBidi"/>
          <w:sz w:val="20"/>
        </w:rPr>
      </w:pPr>
      <w:bookmarkStart w:id="13" w:name="_Ref520126021"/>
      <w:bookmarkStart w:id="14" w:name="_Toc520215413"/>
      <w:r>
        <w:t xml:space="preserve">Figure </w:t>
      </w:r>
      <w:r w:rsidR="00D4032F">
        <w:rPr>
          <w:noProof/>
        </w:rPr>
        <w:fldChar w:fldCharType="begin"/>
      </w:r>
      <w:r w:rsidR="00D4032F">
        <w:rPr>
          <w:noProof/>
        </w:rPr>
        <w:instrText xml:space="preserve"> STYLEREF 1 \s </w:instrText>
      </w:r>
      <w:r w:rsidR="00D4032F">
        <w:rPr>
          <w:noProof/>
        </w:rPr>
        <w:fldChar w:fldCharType="separate"/>
      </w:r>
      <w:r w:rsidR="00F01FBC">
        <w:rPr>
          <w:noProof/>
        </w:rPr>
        <w:t>2</w:t>
      </w:r>
      <w:r w:rsidR="00D4032F">
        <w:rPr>
          <w:noProof/>
        </w:rPr>
        <w:fldChar w:fldCharType="end"/>
      </w:r>
      <w:r w:rsidR="00F01FBC">
        <w:noBreakHyphen/>
      </w:r>
      <w:r w:rsidR="00D4032F">
        <w:rPr>
          <w:noProof/>
        </w:rPr>
        <w:fldChar w:fldCharType="begin"/>
      </w:r>
      <w:r w:rsidR="00D4032F">
        <w:rPr>
          <w:noProof/>
        </w:rPr>
        <w:instrText xml:space="preserve"> SEQ Figure \* ARABIC \s 1 </w:instrText>
      </w:r>
      <w:r w:rsidR="00D4032F">
        <w:rPr>
          <w:noProof/>
        </w:rPr>
        <w:fldChar w:fldCharType="separate"/>
      </w:r>
      <w:r w:rsidR="00F01FBC">
        <w:rPr>
          <w:noProof/>
        </w:rPr>
        <w:t>3</w:t>
      </w:r>
      <w:r w:rsidR="00D4032F">
        <w:rPr>
          <w:noProof/>
        </w:rPr>
        <w:fldChar w:fldCharType="end"/>
      </w:r>
      <w:bookmarkEnd w:id="13"/>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14"/>
    </w:p>
    <w:p w14:paraId="064713FC" w14:textId="49662872" w:rsidR="00782EFB" w:rsidRDefault="00782EFB" w:rsidP="00782EFB">
      <w:pPr>
        <w:pStyle w:val="H2bodytext"/>
      </w:pPr>
      <w:bookmarkStart w:id="15" w:name="_Hlk522548901"/>
      <w:r w:rsidRPr="00782EFB">
        <w:t xml:space="preserve">Model inputs are </w:t>
      </w:r>
      <w:bookmarkEnd w:id="15"/>
      <w:r w:rsidRPr="00782EFB">
        <w:t xml:space="preserve">seen in </w:t>
      </w:r>
      <w:r w:rsidRPr="00782EFB">
        <w:fldChar w:fldCharType="begin"/>
      </w:r>
      <w:r w:rsidRPr="00782EFB">
        <w:instrText xml:space="preserve"> REF _Ref520184038 \h </w:instrText>
      </w:r>
      <w:r w:rsidRPr="00782EFB">
        <w:fldChar w:fldCharType="separate"/>
      </w:r>
      <w:r w:rsidRPr="00782EFB">
        <w:t>Table 2</w:t>
      </w:r>
      <w:r w:rsidRPr="00782EFB">
        <w:noBreakHyphen/>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Pr="00782EFB">
        <w:t>Table 2</w:t>
      </w:r>
      <w:r w:rsidRPr="00782EFB">
        <w:noBreakHyphen/>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Pr="00782EFB">
        <w:t>Figure 2</w:t>
      </w:r>
      <w:r w:rsidRPr="00782EFB">
        <w:noBreakHyphen/>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58CCBAC" w14:textId="353A4210" w:rsidR="00782EFB" w:rsidRDefault="00782EFB" w:rsidP="00782EFB">
      <w:pPr>
        <w:pStyle w:val="H2bodytext"/>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build_pollock_88.py”. Starting particle locations were calculated in “Write_starting_locations.py”. Constant head cell locations are listed in “chb_t1.csv”. </w:t>
      </w:r>
    </w:p>
    <w:p w14:paraId="71F28C9A" w14:textId="77777777" w:rsidR="000F1148" w:rsidRDefault="000F1148" w:rsidP="000F1148">
      <w:pPr>
        <w:pStyle w:val="H2bodytext"/>
      </w:pPr>
    </w:p>
    <w:tbl>
      <w:tblPr>
        <w:tblW w:w="92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gridCol w:w="3843"/>
      </w:tblGrid>
      <w:tr w:rsidR="00E94CC5" w:rsidRPr="00F278DB" w14:paraId="1F5470EE" w14:textId="77777777" w:rsidTr="00F01FBC">
        <w:trPr>
          <w:trHeight w:val="291"/>
          <w:tblHeader/>
          <w:jc w:val="center"/>
        </w:trPr>
        <w:tc>
          <w:tcPr>
            <w:tcW w:w="9204" w:type="dxa"/>
            <w:gridSpan w:val="4"/>
            <w:tcBorders>
              <w:top w:val="nil"/>
              <w:left w:val="nil"/>
              <w:bottom w:val="single" w:sz="4" w:space="0" w:color="auto"/>
              <w:right w:val="nil"/>
            </w:tcBorders>
            <w:shd w:val="clear" w:color="auto" w:fill="auto"/>
            <w:noWrap/>
            <w:vAlign w:val="bottom"/>
          </w:tcPr>
          <w:p w14:paraId="5E63377C" w14:textId="77777777" w:rsidR="00E94CC5" w:rsidRPr="00F278DB" w:rsidRDefault="00E94CC5" w:rsidP="00F01FBC">
            <w:pPr>
              <w:pStyle w:val="TableNumberCaption"/>
              <w:rPr>
                <w:rFonts w:ascii="Calibri" w:hAnsi="Calibri" w:cs="Calibri"/>
                <w:color w:val="000000"/>
                <w:szCs w:val="22"/>
              </w:rPr>
            </w:pPr>
            <w:bookmarkStart w:id="16" w:name="_Ref520184038"/>
            <w:bookmarkStart w:id="17" w:name="_Toc520215893"/>
            <w:r>
              <w:lastRenderedPageBreak/>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1</w:t>
            </w:r>
            <w:r>
              <w:rPr>
                <w:noProof/>
              </w:rPr>
              <w:fldChar w:fldCharType="end"/>
            </w:r>
            <w:bookmarkEnd w:id="16"/>
            <w:r>
              <w:t>. Model Properties for Test Case 1</w:t>
            </w:r>
            <w:bookmarkEnd w:id="17"/>
          </w:p>
        </w:tc>
      </w:tr>
      <w:tr w:rsidR="00E94CC5" w:rsidRPr="00F278DB" w14:paraId="0D1B415E" w14:textId="77777777" w:rsidTr="00F01FBC">
        <w:trPr>
          <w:trHeight w:val="291"/>
          <w:tblHeader/>
          <w:jc w:val="center"/>
        </w:trPr>
        <w:tc>
          <w:tcPr>
            <w:tcW w:w="2123"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843"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F01FBC">
        <w:trPr>
          <w:trHeight w:val="291"/>
          <w:jc w:val="center"/>
        </w:trPr>
        <w:tc>
          <w:tcPr>
            <w:tcW w:w="2123"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573"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80452F"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F01FBC">
        <w:trPr>
          <w:trHeight w:val="291"/>
          <w:jc w:val="center"/>
        </w:trPr>
        <w:tc>
          <w:tcPr>
            <w:tcW w:w="2123" w:type="dxa"/>
            <w:shd w:val="clear" w:color="auto" w:fill="auto"/>
            <w:noWrap/>
            <w:vAlign w:val="bottom"/>
            <w:hideMark/>
          </w:tcPr>
          <w:p w14:paraId="2F1D25FC" w14:textId="77777777" w:rsidR="00E94CC5" w:rsidRPr="00F278DB" w:rsidRDefault="00E94CC5" w:rsidP="00F01FBC">
            <w:pPr>
              <w:pStyle w:val="TableBody"/>
            </w:pPr>
            <w:r w:rsidRPr="00F278DB">
              <w:t>Number of columns</w:t>
            </w:r>
          </w:p>
        </w:tc>
        <w:tc>
          <w:tcPr>
            <w:tcW w:w="1573"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3C9D74"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F01FBC">
        <w:trPr>
          <w:trHeight w:val="291"/>
          <w:jc w:val="center"/>
        </w:trPr>
        <w:tc>
          <w:tcPr>
            <w:tcW w:w="2123"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573"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31F519CA" w14:textId="77777777" w:rsidR="00E94CC5" w:rsidRPr="00F278DB" w:rsidRDefault="00E94CC5" w:rsidP="00F01FBC">
            <w:pPr>
              <w:pStyle w:val="TableBody"/>
              <w:jc w:val="center"/>
            </w:pPr>
            <w:r>
              <w:t>ft</w:t>
            </w:r>
          </w:p>
        </w:tc>
        <w:tc>
          <w:tcPr>
            <w:tcW w:w="3843"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F01FBC">
        <w:trPr>
          <w:trHeight w:val="291"/>
          <w:jc w:val="center"/>
        </w:trPr>
        <w:tc>
          <w:tcPr>
            <w:tcW w:w="2123" w:type="dxa"/>
            <w:shd w:val="clear" w:color="auto" w:fill="auto"/>
            <w:noWrap/>
            <w:vAlign w:val="bottom"/>
            <w:hideMark/>
          </w:tcPr>
          <w:p w14:paraId="62467D6F" w14:textId="77777777" w:rsidR="00E94CC5" w:rsidRPr="00F278DB" w:rsidRDefault="00E94CC5" w:rsidP="00F01FBC">
            <w:pPr>
              <w:pStyle w:val="TableBody"/>
            </w:pPr>
            <w:r w:rsidRPr="00F278DB">
              <w:t>Width of columns</w:t>
            </w:r>
          </w:p>
        </w:tc>
        <w:tc>
          <w:tcPr>
            <w:tcW w:w="1573"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4BEC2CC4" w14:textId="77777777" w:rsidR="00E94CC5" w:rsidRPr="00F278DB" w:rsidRDefault="00E94CC5" w:rsidP="00F01FBC">
            <w:pPr>
              <w:pStyle w:val="TableBody"/>
              <w:jc w:val="center"/>
            </w:pPr>
            <w:r>
              <w:t>ft</w:t>
            </w:r>
          </w:p>
        </w:tc>
        <w:tc>
          <w:tcPr>
            <w:tcW w:w="3843"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F01FBC">
        <w:trPr>
          <w:trHeight w:val="291"/>
          <w:jc w:val="center"/>
        </w:trPr>
        <w:tc>
          <w:tcPr>
            <w:tcW w:w="2123"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573"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1665" w:type="dxa"/>
            <w:shd w:val="clear" w:color="auto" w:fill="auto"/>
            <w:noWrap/>
            <w:vAlign w:val="bottom"/>
            <w:hideMark/>
          </w:tcPr>
          <w:p w14:paraId="647E4ABC"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F01FBC">
        <w:trPr>
          <w:trHeight w:val="291"/>
          <w:jc w:val="center"/>
        </w:trPr>
        <w:tc>
          <w:tcPr>
            <w:tcW w:w="2123"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573"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2E6A6C39" w14:textId="77777777" w:rsidR="00E94CC5" w:rsidRPr="00F278DB" w:rsidRDefault="00E94CC5" w:rsidP="00F01FBC">
            <w:pPr>
              <w:pStyle w:val="TableBody"/>
              <w:jc w:val="center"/>
            </w:pPr>
            <w:r>
              <w:t>ft</w:t>
            </w:r>
          </w:p>
        </w:tc>
        <w:tc>
          <w:tcPr>
            <w:tcW w:w="3843"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F01FBC">
        <w:trPr>
          <w:trHeight w:val="291"/>
          <w:jc w:val="center"/>
        </w:trPr>
        <w:tc>
          <w:tcPr>
            <w:tcW w:w="2123"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573"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1665" w:type="dxa"/>
            <w:shd w:val="clear" w:color="auto" w:fill="auto"/>
            <w:noWrap/>
            <w:vAlign w:val="bottom"/>
            <w:hideMark/>
          </w:tcPr>
          <w:p w14:paraId="242E32A2" w14:textId="77777777" w:rsidR="00E94CC5" w:rsidRPr="00F278DB" w:rsidRDefault="00E94CC5" w:rsidP="00F01FBC">
            <w:pPr>
              <w:pStyle w:val="TableBody"/>
              <w:jc w:val="center"/>
            </w:pPr>
            <w:r>
              <w:t>ft</w:t>
            </w:r>
            <w:r>
              <w:rPr>
                <w:vertAlign w:val="superscript"/>
              </w:rPr>
              <w:t>3</w:t>
            </w:r>
            <w:r>
              <w:t>/day</w:t>
            </w:r>
          </w:p>
        </w:tc>
        <w:tc>
          <w:tcPr>
            <w:tcW w:w="3843"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F01FBC">
        <w:trPr>
          <w:trHeight w:val="291"/>
          <w:jc w:val="center"/>
        </w:trPr>
        <w:tc>
          <w:tcPr>
            <w:tcW w:w="2123" w:type="dxa"/>
            <w:shd w:val="clear" w:color="auto" w:fill="auto"/>
            <w:noWrap/>
            <w:vAlign w:val="bottom"/>
            <w:hideMark/>
          </w:tcPr>
          <w:p w14:paraId="7A92226C" w14:textId="4736BF12" w:rsidR="00E94CC5" w:rsidRPr="00F278DB" w:rsidRDefault="00E94CC5" w:rsidP="00F01FBC">
            <w:pPr>
              <w:pStyle w:val="TableBody"/>
            </w:pPr>
            <w:r w:rsidRPr="00F278DB">
              <w:t>Hydraulic conductivity</w:t>
            </w:r>
            <w:r w:rsidR="00E33B1F">
              <w:t xml:space="preserve"> (</w:t>
            </w:r>
            <w:proofErr w:type="spellStart"/>
            <w:r w:rsidR="00E33B1F">
              <w:t>hk</w:t>
            </w:r>
            <w:proofErr w:type="spellEnd"/>
            <w:r w:rsidR="00E33B1F">
              <w:t xml:space="preserve"> and </w:t>
            </w:r>
            <w:proofErr w:type="spellStart"/>
            <w:r w:rsidR="00E33B1F">
              <w:t>vka</w:t>
            </w:r>
            <w:proofErr w:type="spellEnd"/>
            <w:r w:rsidR="00E33B1F">
              <w:t>)</w:t>
            </w:r>
          </w:p>
        </w:tc>
        <w:tc>
          <w:tcPr>
            <w:tcW w:w="1573"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876F4C6" w14:textId="77777777" w:rsidR="00E94CC5" w:rsidRPr="00F278DB" w:rsidRDefault="00E94CC5" w:rsidP="00F01FBC">
            <w:pPr>
              <w:pStyle w:val="TableBody"/>
              <w:jc w:val="center"/>
            </w:pPr>
            <w:r>
              <w:t>ft/day</w:t>
            </w:r>
          </w:p>
        </w:tc>
        <w:tc>
          <w:tcPr>
            <w:tcW w:w="3843" w:type="dxa"/>
            <w:shd w:val="clear" w:color="auto" w:fill="auto"/>
            <w:noWrap/>
            <w:vAlign w:val="bottom"/>
            <w:hideMark/>
          </w:tcPr>
          <w:p w14:paraId="16993A7B" w14:textId="7B4E5B55" w:rsidR="00E94CC5" w:rsidRPr="00F278DB" w:rsidRDefault="00E94CC5" w:rsidP="00F01FBC">
            <w:pPr>
              <w:pStyle w:val="TableBody"/>
            </w:pPr>
            <w:r w:rsidRPr="00F278DB">
              <w:t>Pollock, 1988</w:t>
            </w:r>
            <w:r w:rsidR="0099278E">
              <w:t xml:space="preserve"> for </w:t>
            </w:r>
            <w:proofErr w:type="spellStart"/>
            <w:r w:rsidR="0099278E">
              <w:t>hk</w:t>
            </w:r>
            <w:proofErr w:type="spellEnd"/>
            <w:r w:rsidR="0099278E">
              <w:t xml:space="preserve">, </w:t>
            </w:r>
            <w:proofErr w:type="spellStart"/>
            <w:r w:rsidR="0099278E">
              <w:t>vka</w:t>
            </w:r>
            <w:proofErr w:type="spellEnd"/>
            <w:r w:rsidR="0099278E">
              <w:t xml:space="preserve"> assumed</w:t>
            </w:r>
          </w:p>
        </w:tc>
      </w:tr>
      <w:tr w:rsidR="00E94CC5" w:rsidRPr="00F278DB" w14:paraId="392A4EAB" w14:textId="77777777" w:rsidTr="00F01FBC">
        <w:trPr>
          <w:trHeight w:val="291"/>
          <w:jc w:val="center"/>
        </w:trPr>
        <w:tc>
          <w:tcPr>
            <w:tcW w:w="2123"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573"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1665" w:type="dxa"/>
            <w:shd w:val="clear" w:color="auto" w:fill="auto"/>
            <w:noWrap/>
            <w:vAlign w:val="bottom"/>
            <w:hideMark/>
          </w:tcPr>
          <w:p w14:paraId="0C6946D2"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F01FBC">
        <w:trPr>
          <w:trHeight w:val="291"/>
          <w:jc w:val="center"/>
        </w:trPr>
        <w:tc>
          <w:tcPr>
            <w:tcW w:w="2123"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573"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D486071" w14:textId="77777777" w:rsidR="00E94CC5" w:rsidRPr="00F278DB" w:rsidRDefault="00E94CC5" w:rsidP="00F01FBC">
            <w:pPr>
              <w:pStyle w:val="TableBody"/>
              <w:jc w:val="center"/>
            </w:pPr>
            <w:r>
              <w:t>ft</w:t>
            </w:r>
          </w:p>
        </w:tc>
        <w:tc>
          <w:tcPr>
            <w:tcW w:w="3843"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F01FBC">
        <w:trPr>
          <w:trHeight w:val="291"/>
          <w:jc w:val="center"/>
        </w:trPr>
        <w:tc>
          <w:tcPr>
            <w:tcW w:w="2123"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573"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E9C61B6" w14:textId="77777777" w:rsidR="00E94CC5" w:rsidRPr="00F278DB" w:rsidRDefault="00E94CC5" w:rsidP="00F01FBC">
            <w:pPr>
              <w:pStyle w:val="TableBody"/>
              <w:jc w:val="center"/>
            </w:pPr>
            <w:r>
              <w:t>ft</w:t>
            </w:r>
          </w:p>
        </w:tc>
        <w:tc>
          <w:tcPr>
            <w:tcW w:w="3843"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F01FBC">
        <w:trPr>
          <w:trHeight w:val="291"/>
          <w:jc w:val="center"/>
        </w:trPr>
        <w:tc>
          <w:tcPr>
            <w:tcW w:w="2123"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573"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77BB52D"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F01FBC">
        <w:trPr>
          <w:trHeight w:val="291"/>
          <w:jc w:val="center"/>
        </w:trPr>
        <w:tc>
          <w:tcPr>
            <w:tcW w:w="2123"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573"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1665" w:type="dxa"/>
            <w:shd w:val="clear" w:color="auto" w:fill="auto"/>
            <w:noWrap/>
            <w:vAlign w:val="bottom"/>
            <w:hideMark/>
          </w:tcPr>
          <w:p w14:paraId="4E4A66DC" w14:textId="77777777" w:rsidR="00E94CC5" w:rsidRPr="00F278DB" w:rsidRDefault="00E94CC5" w:rsidP="00F01FBC">
            <w:pPr>
              <w:pStyle w:val="TableBody"/>
              <w:jc w:val="center"/>
            </w:pPr>
            <w:r>
              <w:t>ft</w:t>
            </w:r>
          </w:p>
        </w:tc>
        <w:tc>
          <w:tcPr>
            <w:tcW w:w="3843"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F01FBC">
        <w:trPr>
          <w:trHeight w:val="291"/>
          <w:jc w:val="center"/>
        </w:trPr>
        <w:tc>
          <w:tcPr>
            <w:tcW w:w="2123"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573"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1665" w:type="dxa"/>
            <w:shd w:val="clear" w:color="auto" w:fill="auto"/>
            <w:noWrap/>
            <w:vAlign w:val="bottom"/>
            <w:hideMark/>
          </w:tcPr>
          <w:p w14:paraId="01AB1967"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F01FBC">
        <w:trPr>
          <w:trHeight w:val="291"/>
          <w:jc w:val="center"/>
        </w:trPr>
        <w:tc>
          <w:tcPr>
            <w:tcW w:w="2123"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573"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1665" w:type="dxa"/>
            <w:tcBorders>
              <w:bottom w:val="single" w:sz="4" w:space="0" w:color="auto"/>
            </w:tcBorders>
            <w:shd w:val="clear" w:color="auto" w:fill="auto"/>
            <w:noWrap/>
            <w:vAlign w:val="bottom"/>
            <w:hideMark/>
          </w:tcPr>
          <w:p w14:paraId="060F4446" w14:textId="77777777" w:rsidR="00E94CC5" w:rsidRPr="00F278DB" w:rsidRDefault="00E94CC5" w:rsidP="00F01FBC">
            <w:pPr>
              <w:pStyle w:val="TableBody"/>
              <w:jc w:val="center"/>
            </w:pPr>
            <w:r w:rsidRPr="00F278DB">
              <w:t>days</w:t>
            </w:r>
          </w:p>
        </w:tc>
        <w:tc>
          <w:tcPr>
            <w:tcW w:w="3843"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F01FBC">
        <w:trPr>
          <w:trHeight w:val="291"/>
          <w:jc w:val="center"/>
        </w:trPr>
        <w:tc>
          <w:tcPr>
            <w:tcW w:w="9204"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52A831" w:rsidR="00C7406B" w:rsidRDefault="00C7406B"/>
    <w:tbl>
      <w:tblPr>
        <w:tblW w:w="23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tblGrid>
      <w:tr w:rsidR="00175B8E" w:rsidRPr="004657EE" w14:paraId="08138578" w14:textId="77777777" w:rsidTr="00F01FBC">
        <w:trPr>
          <w:trHeight w:val="288"/>
          <w:tblHeader/>
          <w:jc w:val="center"/>
        </w:trPr>
        <w:tc>
          <w:tcPr>
            <w:tcW w:w="2340" w:type="dxa"/>
            <w:gridSpan w:val="2"/>
            <w:tcBorders>
              <w:top w:val="nil"/>
              <w:left w:val="nil"/>
              <w:bottom w:val="single" w:sz="4" w:space="0" w:color="auto"/>
              <w:right w:val="nil"/>
            </w:tcBorders>
            <w:shd w:val="clear" w:color="auto" w:fill="auto"/>
            <w:noWrap/>
            <w:vAlign w:val="bottom"/>
            <w:hideMark/>
          </w:tcPr>
          <w:p w14:paraId="06806E48" w14:textId="77777777" w:rsidR="00175B8E" w:rsidRPr="004657EE" w:rsidRDefault="00175B8E" w:rsidP="00F01FBC">
            <w:pPr>
              <w:pStyle w:val="TableNumberCaption"/>
            </w:pPr>
            <w:r w:rsidRPr="004657EE">
              <w:t> </w:t>
            </w:r>
            <w:bookmarkStart w:id="18" w:name="_Ref520199035"/>
            <w:bookmarkStart w:id="19" w:name="_Toc520215894"/>
            <w:r>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Pr>
                <w:noProof/>
              </w:rPr>
              <w:t>2</w:t>
            </w:r>
            <w:r>
              <w:rPr>
                <w:noProof/>
              </w:rPr>
              <w:fldChar w:fldCharType="end"/>
            </w:r>
            <w:bookmarkEnd w:id="18"/>
            <w:r>
              <w:t>. Constant Head Boundary Cell Locations</w:t>
            </w:r>
            <w:bookmarkEnd w:id="19"/>
          </w:p>
        </w:tc>
      </w:tr>
      <w:tr w:rsidR="00175B8E" w:rsidRPr="004657EE" w14:paraId="7ECD630B" w14:textId="77777777" w:rsidTr="00F01FB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175B8E" w:rsidRPr="004657EE" w:rsidRDefault="00175B8E" w:rsidP="00F01FBC">
            <w:pPr>
              <w:pStyle w:val="TableHead"/>
            </w:pPr>
            <w:r w:rsidRPr="004657EE">
              <w:t>Constant Head Boundary Cells</w:t>
            </w:r>
          </w:p>
        </w:tc>
      </w:tr>
      <w:tr w:rsidR="00175B8E" w:rsidRPr="004657EE" w14:paraId="17C0777A" w14:textId="77777777" w:rsidTr="00F01FBC">
        <w:trPr>
          <w:trHeight w:val="288"/>
          <w:tblHeader/>
          <w:jc w:val="center"/>
        </w:trPr>
        <w:tc>
          <w:tcPr>
            <w:tcW w:w="1050" w:type="dxa"/>
            <w:shd w:val="clear" w:color="auto" w:fill="D9D9D9" w:themeFill="background1" w:themeFillShade="D9"/>
            <w:noWrap/>
            <w:vAlign w:val="bottom"/>
            <w:hideMark/>
          </w:tcPr>
          <w:p w14:paraId="285D9E19" w14:textId="77777777" w:rsidR="00175B8E" w:rsidRPr="004657EE" w:rsidRDefault="00175B8E"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175B8E" w:rsidRPr="004657EE" w:rsidRDefault="00175B8E" w:rsidP="00F01FBC">
            <w:pPr>
              <w:pStyle w:val="TableHead"/>
            </w:pPr>
            <w:r w:rsidRPr="004657EE">
              <w:t>Column</w:t>
            </w:r>
          </w:p>
        </w:tc>
      </w:tr>
      <w:tr w:rsidR="00175B8E" w:rsidRPr="004657EE" w14:paraId="328DEB78" w14:textId="77777777" w:rsidTr="00F01FBC">
        <w:trPr>
          <w:trHeight w:val="288"/>
          <w:jc w:val="center"/>
        </w:trPr>
        <w:tc>
          <w:tcPr>
            <w:tcW w:w="1050" w:type="dxa"/>
            <w:shd w:val="clear" w:color="auto" w:fill="auto"/>
            <w:noWrap/>
            <w:vAlign w:val="bottom"/>
            <w:hideMark/>
          </w:tcPr>
          <w:p w14:paraId="4DB451EB"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19B792F8" w14:textId="77777777" w:rsidR="00175B8E" w:rsidRPr="004657EE" w:rsidRDefault="00175B8E" w:rsidP="00F01FBC">
            <w:pPr>
              <w:pStyle w:val="TableBody"/>
              <w:jc w:val="center"/>
            </w:pPr>
            <w:r w:rsidRPr="004657EE">
              <w:t>1</w:t>
            </w:r>
          </w:p>
        </w:tc>
      </w:tr>
      <w:tr w:rsidR="00175B8E" w:rsidRPr="004657EE" w14:paraId="10B31C00" w14:textId="77777777" w:rsidTr="00F01FBC">
        <w:trPr>
          <w:trHeight w:val="288"/>
          <w:jc w:val="center"/>
        </w:trPr>
        <w:tc>
          <w:tcPr>
            <w:tcW w:w="1050" w:type="dxa"/>
            <w:shd w:val="clear" w:color="auto" w:fill="auto"/>
            <w:noWrap/>
            <w:vAlign w:val="bottom"/>
            <w:hideMark/>
          </w:tcPr>
          <w:p w14:paraId="098F16FD"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5171AAD2" w14:textId="77777777" w:rsidR="00175B8E" w:rsidRPr="004657EE" w:rsidRDefault="00175B8E" w:rsidP="00F01FBC">
            <w:pPr>
              <w:pStyle w:val="TableBody"/>
              <w:jc w:val="center"/>
            </w:pPr>
            <w:r w:rsidRPr="004657EE">
              <w:t>2</w:t>
            </w:r>
          </w:p>
        </w:tc>
      </w:tr>
      <w:tr w:rsidR="00175B8E" w:rsidRPr="004657EE" w14:paraId="0EE64D8A" w14:textId="77777777" w:rsidTr="00F01FBC">
        <w:trPr>
          <w:trHeight w:val="288"/>
          <w:jc w:val="center"/>
        </w:trPr>
        <w:tc>
          <w:tcPr>
            <w:tcW w:w="1050" w:type="dxa"/>
            <w:shd w:val="clear" w:color="auto" w:fill="auto"/>
            <w:noWrap/>
            <w:vAlign w:val="bottom"/>
            <w:hideMark/>
          </w:tcPr>
          <w:p w14:paraId="4245DA15" w14:textId="77777777" w:rsidR="00175B8E" w:rsidRPr="004657EE" w:rsidRDefault="00175B8E" w:rsidP="00F01FBC">
            <w:pPr>
              <w:pStyle w:val="TableBody"/>
              <w:jc w:val="center"/>
            </w:pPr>
            <w:r w:rsidRPr="004657EE">
              <w:lastRenderedPageBreak/>
              <w:t>1</w:t>
            </w:r>
          </w:p>
        </w:tc>
        <w:tc>
          <w:tcPr>
            <w:tcW w:w="1290" w:type="dxa"/>
            <w:shd w:val="clear" w:color="auto" w:fill="auto"/>
            <w:noWrap/>
            <w:vAlign w:val="bottom"/>
            <w:hideMark/>
          </w:tcPr>
          <w:p w14:paraId="0CCC264F" w14:textId="77777777" w:rsidR="00175B8E" w:rsidRPr="004657EE" w:rsidRDefault="00175B8E" w:rsidP="00F01FBC">
            <w:pPr>
              <w:pStyle w:val="TableBody"/>
              <w:jc w:val="center"/>
            </w:pPr>
            <w:r w:rsidRPr="004657EE">
              <w:t>3</w:t>
            </w:r>
          </w:p>
        </w:tc>
      </w:tr>
      <w:tr w:rsidR="00175B8E" w:rsidRPr="004657EE" w14:paraId="0A529FB1" w14:textId="77777777" w:rsidTr="00F01FBC">
        <w:trPr>
          <w:trHeight w:val="288"/>
          <w:jc w:val="center"/>
        </w:trPr>
        <w:tc>
          <w:tcPr>
            <w:tcW w:w="1050" w:type="dxa"/>
            <w:shd w:val="clear" w:color="auto" w:fill="auto"/>
            <w:noWrap/>
            <w:vAlign w:val="bottom"/>
            <w:hideMark/>
          </w:tcPr>
          <w:p w14:paraId="34395A63"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174D44BC" w14:textId="77777777" w:rsidR="00175B8E" w:rsidRPr="004657EE" w:rsidRDefault="00175B8E" w:rsidP="00F01FBC">
            <w:pPr>
              <w:pStyle w:val="TableBody"/>
              <w:jc w:val="center"/>
            </w:pPr>
            <w:r w:rsidRPr="004657EE">
              <w:t>4</w:t>
            </w:r>
          </w:p>
        </w:tc>
      </w:tr>
      <w:tr w:rsidR="00175B8E" w:rsidRPr="004657EE" w14:paraId="2DD49EB5" w14:textId="77777777" w:rsidTr="00F01FBC">
        <w:trPr>
          <w:trHeight w:val="288"/>
          <w:jc w:val="center"/>
        </w:trPr>
        <w:tc>
          <w:tcPr>
            <w:tcW w:w="1050" w:type="dxa"/>
            <w:shd w:val="clear" w:color="auto" w:fill="auto"/>
            <w:noWrap/>
            <w:vAlign w:val="bottom"/>
            <w:hideMark/>
          </w:tcPr>
          <w:p w14:paraId="1EC4F00B"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043985F4" w14:textId="77777777" w:rsidR="00175B8E" w:rsidRPr="004657EE" w:rsidRDefault="00175B8E" w:rsidP="00F01FBC">
            <w:pPr>
              <w:pStyle w:val="TableBody"/>
              <w:jc w:val="center"/>
            </w:pPr>
            <w:r w:rsidRPr="004657EE">
              <w:t>5</w:t>
            </w:r>
          </w:p>
        </w:tc>
      </w:tr>
      <w:tr w:rsidR="00175B8E" w:rsidRPr="004657EE" w14:paraId="45B5AF24" w14:textId="77777777" w:rsidTr="00F01FBC">
        <w:trPr>
          <w:trHeight w:val="288"/>
          <w:jc w:val="center"/>
        </w:trPr>
        <w:tc>
          <w:tcPr>
            <w:tcW w:w="1050" w:type="dxa"/>
            <w:shd w:val="clear" w:color="auto" w:fill="auto"/>
            <w:noWrap/>
            <w:vAlign w:val="bottom"/>
            <w:hideMark/>
          </w:tcPr>
          <w:p w14:paraId="50D96104"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3E6BB96F" w14:textId="77777777" w:rsidR="00175B8E" w:rsidRPr="004657EE" w:rsidRDefault="00175B8E" w:rsidP="00F01FBC">
            <w:pPr>
              <w:pStyle w:val="TableBody"/>
              <w:jc w:val="center"/>
            </w:pPr>
            <w:r w:rsidRPr="004657EE">
              <w:t>6</w:t>
            </w:r>
          </w:p>
        </w:tc>
      </w:tr>
      <w:tr w:rsidR="00175B8E" w:rsidRPr="004657EE" w14:paraId="49B40BF2" w14:textId="77777777" w:rsidTr="00F01FBC">
        <w:trPr>
          <w:trHeight w:val="288"/>
          <w:jc w:val="center"/>
        </w:trPr>
        <w:tc>
          <w:tcPr>
            <w:tcW w:w="1050" w:type="dxa"/>
            <w:shd w:val="clear" w:color="auto" w:fill="auto"/>
            <w:noWrap/>
            <w:vAlign w:val="bottom"/>
            <w:hideMark/>
          </w:tcPr>
          <w:p w14:paraId="660CCD6B"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14317DCE" w14:textId="77777777" w:rsidR="00175B8E" w:rsidRPr="004657EE" w:rsidRDefault="00175B8E" w:rsidP="00F01FBC">
            <w:pPr>
              <w:pStyle w:val="TableBody"/>
              <w:jc w:val="center"/>
            </w:pPr>
            <w:r w:rsidRPr="004657EE">
              <w:t>7</w:t>
            </w:r>
          </w:p>
        </w:tc>
      </w:tr>
      <w:tr w:rsidR="00175B8E" w:rsidRPr="004657EE" w14:paraId="2225312E" w14:textId="77777777" w:rsidTr="00F01FBC">
        <w:trPr>
          <w:trHeight w:val="288"/>
          <w:jc w:val="center"/>
        </w:trPr>
        <w:tc>
          <w:tcPr>
            <w:tcW w:w="1050" w:type="dxa"/>
            <w:shd w:val="clear" w:color="auto" w:fill="auto"/>
            <w:noWrap/>
            <w:vAlign w:val="bottom"/>
            <w:hideMark/>
          </w:tcPr>
          <w:p w14:paraId="1B3B2107" w14:textId="77777777" w:rsidR="00175B8E" w:rsidRPr="004657EE" w:rsidRDefault="00175B8E" w:rsidP="00F01FBC">
            <w:pPr>
              <w:pStyle w:val="TableBody"/>
              <w:jc w:val="center"/>
            </w:pPr>
            <w:r w:rsidRPr="004657EE">
              <w:t>1</w:t>
            </w:r>
          </w:p>
        </w:tc>
        <w:tc>
          <w:tcPr>
            <w:tcW w:w="1290" w:type="dxa"/>
            <w:shd w:val="clear" w:color="auto" w:fill="auto"/>
            <w:noWrap/>
            <w:vAlign w:val="bottom"/>
            <w:hideMark/>
          </w:tcPr>
          <w:p w14:paraId="466EC26A" w14:textId="77777777" w:rsidR="00175B8E" w:rsidRPr="004657EE" w:rsidRDefault="00175B8E" w:rsidP="00F01FBC">
            <w:pPr>
              <w:pStyle w:val="TableBody"/>
              <w:jc w:val="center"/>
            </w:pPr>
            <w:r w:rsidRPr="004657EE">
              <w:t>8</w:t>
            </w:r>
          </w:p>
        </w:tc>
      </w:tr>
      <w:tr w:rsidR="00175B8E" w:rsidRPr="004657EE" w14:paraId="27263559" w14:textId="77777777" w:rsidTr="00F01FBC">
        <w:trPr>
          <w:trHeight w:val="288"/>
          <w:jc w:val="center"/>
        </w:trPr>
        <w:tc>
          <w:tcPr>
            <w:tcW w:w="1050" w:type="dxa"/>
            <w:shd w:val="clear" w:color="auto" w:fill="auto"/>
            <w:noWrap/>
            <w:vAlign w:val="bottom"/>
            <w:hideMark/>
          </w:tcPr>
          <w:p w14:paraId="07DC6EEE" w14:textId="77777777" w:rsidR="00175B8E" w:rsidRPr="004657EE" w:rsidRDefault="00175B8E" w:rsidP="00F01FBC">
            <w:pPr>
              <w:pStyle w:val="TableBody"/>
              <w:jc w:val="center"/>
            </w:pPr>
            <w:r w:rsidRPr="004657EE">
              <w:t>2</w:t>
            </w:r>
          </w:p>
        </w:tc>
        <w:tc>
          <w:tcPr>
            <w:tcW w:w="1290" w:type="dxa"/>
            <w:shd w:val="clear" w:color="auto" w:fill="auto"/>
            <w:noWrap/>
            <w:vAlign w:val="bottom"/>
            <w:hideMark/>
          </w:tcPr>
          <w:p w14:paraId="2E98634C" w14:textId="77777777" w:rsidR="00175B8E" w:rsidRPr="004657EE" w:rsidRDefault="00175B8E" w:rsidP="00F01FBC">
            <w:pPr>
              <w:pStyle w:val="TableBody"/>
              <w:jc w:val="center"/>
            </w:pPr>
            <w:r w:rsidRPr="004657EE">
              <w:t>9</w:t>
            </w:r>
          </w:p>
        </w:tc>
      </w:tr>
      <w:tr w:rsidR="00175B8E" w:rsidRPr="004657EE" w14:paraId="3942DC5B" w14:textId="77777777" w:rsidTr="00F01FBC">
        <w:trPr>
          <w:trHeight w:val="288"/>
          <w:jc w:val="center"/>
        </w:trPr>
        <w:tc>
          <w:tcPr>
            <w:tcW w:w="1050" w:type="dxa"/>
            <w:shd w:val="clear" w:color="auto" w:fill="auto"/>
            <w:noWrap/>
            <w:vAlign w:val="bottom"/>
            <w:hideMark/>
          </w:tcPr>
          <w:p w14:paraId="7FD96FE5" w14:textId="77777777" w:rsidR="00175B8E" w:rsidRPr="004657EE" w:rsidRDefault="00175B8E" w:rsidP="00F01FBC">
            <w:pPr>
              <w:pStyle w:val="TableBody"/>
              <w:jc w:val="center"/>
            </w:pPr>
            <w:r w:rsidRPr="004657EE">
              <w:t>2</w:t>
            </w:r>
          </w:p>
        </w:tc>
        <w:tc>
          <w:tcPr>
            <w:tcW w:w="1290" w:type="dxa"/>
            <w:shd w:val="clear" w:color="auto" w:fill="auto"/>
            <w:noWrap/>
            <w:vAlign w:val="bottom"/>
            <w:hideMark/>
          </w:tcPr>
          <w:p w14:paraId="53A698DB" w14:textId="77777777" w:rsidR="00175B8E" w:rsidRPr="004657EE" w:rsidRDefault="00175B8E" w:rsidP="00F01FBC">
            <w:pPr>
              <w:pStyle w:val="TableBody"/>
              <w:jc w:val="center"/>
            </w:pPr>
            <w:r w:rsidRPr="004657EE">
              <w:t>10</w:t>
            </w:r>
          </w:p>
        </w:tc>
      </w:tr>
      <w:tr w:rsidR="00175B8E" w:rsidRPr="004657EE" w14:paraId="352FE989" w14:textId="77777777" w:rsidTr="00F01FBC">
        <w:trPr>
          <w:trHeight w:val="288"/>
          <w:jc w:val="center"/>
        </w:trPr>
        <w:tc>
          <w:tcPr>
            <w:tcW w:w="1050" w:type="dxa"/>
            <w:shd w:val="clear" w:color="auto" w:fill="auto"/>
            <w:noWrap/>
            <w:vAlign w:val="bottom"/>
            <w:hideMark/>
          </w:tcPr>
          <w:p w14:paraId="550C5DE2" w14:textId="77777777" w:rsidR="00175B8E" w:rsidRPr="004657EE" w:rsidRDefault="00175B8E" w:rsidP="00F01FBC">
            <w:pPr>
              <w:pStyle w:val="TableBody"/>
              <w:jc w:val="center"/>
            </w:pPr>
            <w:r w:rsidRPr="004657EE">
              <w:t>2</w:t>
            </w:r>
          </w:p>
        </w:tc>
        <w:tc>
          <w:tcPr>
            <w:tcW w:w="1290" w:type="dxa"/>
            <w:shd w:val="clear" w:color="auto" w:fill="auto"/>
            <w:noWrap/>
            <w:vAlign w:val="bottom"/>
            <w:hideMark/>
          </w:tcPr>
          <w:p w14:paraId="567A843D" w14:textId="77777777" w:rsidR="00175B8E" w:rsidRPr="004657EE" w:rsidRDefault="00175B8E" w:rsidP="00F01FBC">
            <w:pPr>
              <w:pStyle w:val="TableBody"/>
              <w:jc w:val="center"/>
            </w:pPr>
            <w:r w:rsidRPr="004657EE">
              <w:t>11</w:t>
            </w:r>
          </w:p>
        </w:tc>
      </w:tr>
      <w:tr w:rsidR="00175B8E" w:rsidRPr="004657EE" w14:paraId="567D8EB0" w14:textId="77777777" w:rsidTr="00F01FBC">
        <w:trPr>
          <w:trHeight w:val="336"/>
          <w:jc w:val="center"/>
        </w:trPr>
        <w:tc>
          <w:tcPr>
            <w:tcW w:w="1050" w:type="dxa"/>
            <w:shd w:val="clear" w:color="auto" w:fill="auto"/>
            <w:noWrap/>
            <w:vAlign w:val="bottom"/>
            <w:hideMark/>
          </w:tcPr>
          <w:p w14:paraId="0A1EEA4A" w14:textId="77777777" w:rsidR="00175B8E" w:rsidRPr="004657EE" w:rsidRDefault="00175B8E" w:rsidP="00F01FBC">
            <w:pPr>
              <w:pStyle w:val="TableBody"/>
              <w:jc w:val="center"/>
            </w:pPr>
            <w:r w:rsidRPr="004657EE">
              <w:t>2</w:t>
            </w:r>
          </w:p>
        </w:tc>
        <w:tc>
          <w:tcPr>
            <w:tcW w:w="1290" w:type="dxa"/>
            <w:shd w:val="clear" w:color="auto" w:fill="auto"/>
            <w:noWrap/>
            <w:vAlign w:val="bottom"/>
            <w:hideMark/>
          </w:tcPr>
          <w:p w14:paraId="5F0ED13A" w14:textId="77777777" w:rsidR="00175B8E" w:rsidRPr="004657EE" w:rsidRDefault="00175B8E" w:rsidP="00F01FBC">
            <w:pPr>
              <w:pStyle w:val="TableBody"/>
              <w:jc w:val="center"/>
            </w:pPr>
            <w:r w:rsidRPr="004657EE">
              <w:t>12</w:t>
            </w:r>
          </w:p>
        </w:tc>
      </w:tr>
      <w:tr w:rsidR="00175B8E" w:rsidRPr="004657EE" w14:paraId="37F8D8CB" w14:textId="77777777" w:rsidTr="00F01FBC">
        <w:trPr>
          <w:trHeight w:val="288"/>
          <w:jc w:val="center"/>
        </w:trPr>
        <w:tc>
          <w:tcPr>
            <w:tcW w:w="1050" w:type="dxa"/>
            <w:shd w:val="clear" w:color="auto" w:fill="auto"/>
            <w:noWrap/>
            <w:vAlign w:val="bottom"/>
            <w:hideMark/>
          </w:tcPr>
          <w:p w14:paraId="29D7D001" w14:textId="77777777" w:rsidR="00175B8E" w:rsidRPr="004657EE" w:rsidRDefault="00175B8E" w:rsidP="00F01FBC">
            <w:pPr>
              <w:pStyle w:val="TableBody"/>
              <w:jc w:val="center"/>
            </w:pPr>
            <w:r w:rsidRPr="004657EE">
              <w:t>3</w:t>
            </w:r>
          </w:p>
        </w:tc>
        <w:tc>
          <w:tcPr>
            <w:tcW w:w="1290" w:type="dxa"/>
            <w:shd w:val="clear" w:color="auto" w:fill="auto"/>
            <w:noWrap/>
            <w:vAlign w:val="bottom"/>
            <w:hideMark/>
          </w:tcPr>
          <w:p w14:paraId="57537693" w14:textId="77777777" w:rsidR="00175B8E" w:rsidRPr="004657EE" w:rsidRDefault="00175B8E" w:rsidP="00F01FBC">
            <w:pPr>
              <w:pStyle w:val="TableBody"/>
              <w:jc w:val="center"/>
            </w:pPr>
            <w:r w:rsidRPr="004657EE">
              <w:t>13</w:t>
            </w:r>
          </w:p>
        </w:tc>
      </w:tr>
      <w:tr w:rsidR="00175B8E" w:rsidRPr="004657EE" w14:paraId="30323CF5" w14:textId="77777777" w:rsidTr="00F01FBC">
        <w:trPr>
          <w:trHeight w:val="288"/>
          <w:jc w:val="center"/>
        </w:trPr>
        <w:tc>
          <w:tcPr>
            <w:tcW w:w="1050" w:type="dxa"/>
            <w:shd w:val="clear" w:color="auto" w:fill="auto"/>
            <w:noWrap/>
            <w:vAlign w:val="bottom"/>
            <w:hideMark/>
          </w:tcPr>
          <w:p w14:paraId="60A1B318" w14:textId="77777777" w:rsidR="00175B8E" w:rsidRPr="004657EE" w:rsidRDefault="00175B8E" w:rsidP="00F01FBC">
            <w:pPr>
              <w:pStyle w:val="TableBody"/>
              <w:jc w:val="center"/>
            </w:pPr>
            <w:r w:rsidRPr="004657EE">
              <w:t>3</w:t>
            </w:r>
          </w:p>
        </w:tc>
        <w:tc>
          <w:tcPr>
            <w:tcW w:w="1290" w:type="dxa"/>
            <w:shd w:val="clear" w:color="auto" w:fill="auto"/>
            <w:noWrap/>
            <w:vAlign w:val="bottom"/>
            <w:hideMark/>
          </w:tcPr>
          <w:p w14:paraId="36608745" w14:textId="77777777" w:rsidR="00175B8E" w:rsidRPr="004657EE" w:rsidRDefault="00175B8E" w:rsidP="00F01FBC">
            <w:pPr>
              <w:pStyle w:val="TableBody"/>
              <w:jc w:val="center"/>
            </w:pPr>
            <w:r w:rsidRPr="004657EE">
              <w:t>14</w:t>
            </w:r>
          </w:p>
        </w:tc>
      </w:tr>
      <w:tr w:rsidR="00175B8E" w:rsidRPr="004657EE" w14:paraId="745A09F8" w14:textId="77777777" w:rsidTr="00F01FBC">
        <w:trPr>
          <w:trHeight w:val="288"/>
          <w:jc w:val="center"/>
        </w:trPr>
        <w:tc>
          <w:tcPr>
            <w:tcW w:w="1050" w:type="dxa"/>
            <w:shd w:val="clear" w:color="auto" w:fill="auto"/>
            <w:noWrap/>
            <w:vAlign w:val="bottom"/>
            <w:hideMark/>
          </w:tcPr>
          <w:p w14:paraId="12594325" w14:textId="77777777" w:rsidR="00175B8E" w:rsidRPr="004657EE" w:rsidRDefault="00175B8E" w:rsidP="00F01FBC">
            <w:pPr>
              <w:pStyle w:val="TableBody"/>
              <w:jc w:val="center"/>
            </w:pPr>
            <w:r w:rsidRPr="004657EE">
              <w:t>3</w:t>
            </w:r>
          </w:p>
        </w:tc>
        <w:tc>
          <w:tcPr>
            <w:tcW w:w="1290" w:type="dxa"/>
            <w:shd w:val="clear" w:color="auto" w:fill="auto"/>
            <w:noWrap/>
            <w:vAlign w:val="bottom"/>
            <w:hideMark/>
          </w:tcPr>
          <w:p w14:paraId="0571A881" w14:textId="77777777" w:rsidR="00175B8E" w:rsidRPr="004657EE" w:rsidRDefault="00175B8E" w:rsidP="00F01FBC">
            <w:pPr>
              <w:pStyle w:val="TableBody"/>
              <w:jc w:val="center"/>
            </w:pPr>
            <w:r w:rsidRPr="004657EE">
              <w:t>15</w:t>
            </w:r>
          </w:p>
        </w:tc>
      </w:tr>
      <w:tr w:rsidR="00175B8E" w:rsidRPr="004657EE" w14:paraId="6C14C3EF" w14:textId="77777777" w:rsidTr="00F01FBC">
        <w:trPr>
          <w:trHeight w:val="288"/>
          <w:jc w:val="center"/>
        </w:trPr>
        <w:tc>
          <w:tcPr>
            <w:tcW w:w="1050" w:type="dxa"/>
            <w:shd w:val="clear" w:color="auto" w:fill="auto"/>
            <w:noWrap/>
            <w:vAlign w:val="bottom"/>
            <w:hideMark/>
          </w:tcPr>
          <w:p w14:paraId="3D3D5645" w14:textId="77777777" w:rsidR="00175B8E" w:rsidRPr="004657EE" w:rsidRDefault="00175B8E" w:rsidP="00F01FBC">
            <w:pPr>
              <w:pStyle w:val="TableBody"/>
              <w:jc w:val="center"/>
            </w:pPr>
            <w:r w:rsidRPr="004657EE">
              <w:t>4</w:t>
            </w:r>
          </w:p>
        </w:tc>
        <w:tc>
          <w:tcPr>
            <w:tcW w:w="1290" w:type="dxa"/>
            <w:shd w:val="clear" w:color="auto" w:fill="auto"/>
            <w:noWrap/>
            <w:vAlign w:val="bottom"/>
            <w:hideMark/>
          </w:tcPr>
          <w:p w14:paraId="7523738C" w14:textId="77777777" w:rsidR="00175B8E" w:rsidRPr="004657EE" w:rsidRDefault="00175B8E" w:rsidP="00F01FBC">
            <w:pPr>
              <w:pStyle w:val="TableBody"/>
              <w:jc w:val="center"/>
            </w:pPr>
            <w:r w:rsidRPr="004657EE">
              <w:t>16</w:t>
            </w:r>
          </w:p>
        </w:tc>
      </w:tr>
      <w:tr w:rsidR="00175B8E" w:rsidRPr="004657EE" w14:paraId="2FD83AEE" w14:textId="77777777" w:rsidTr="00F01FBC">
        <w:trPr>
          <w:trHeight w:val="288"/>
          <w:jc w:val="center"/>
        </w:trPr>
        <w:tc>
          <w:tcPr>
            <w:tcW w:w="1050" w:type="dxa"/>
            <w:shd w:val="clear" w:color="auto" w:fill="auto"/>
            <w:noWrap/>
            <w:vAlign w:val="bottom"/>
            <w:hideMark/>
          </w:tcPr>
          <w:p w14:paraId="73AD8E40" w14:textId="77777777" w:rsidR="00175B8E" w:rsidRPr="004657EE" w:rsidRDefault="00175B8E" w:rsidP="00F01FBC">
            <w:pPr>
              <w:pStyle w:val="TableBody"/>
              <w:jc w:val="center"/>
            </w:pPr>
            <w:r w:rsidRPr="004657EE">
              <w:t>4</w:t>
            </w:r>
          </w:p>
        </w:tc>
        <w:tc>
          <w:tcPr>
            <w:tcW w:w="1290" w:type="dxa"/>
            <w:shd w:val="clear" w:color="auto" w:fill="auto"/>
            <w:noWrap/>
            <w:vAlign w:val="bottom"/>
            <w:hideMark/>
          </w:tcPr>
          <w:p w14:paraId="643712C7" w14:textId="77777777" w:rsidR="00175B8E" w:rsidRPr="004657EE" w:rsidRDefault="00175B8E" w:rsidP="00F01FBC">
            <w:pPr>
              <w:pStyle w:val="TableBody"/>
              <w:jc w:val="center"/>
            </w:pPr>
            <w:r w:rsidRPr="004657EE">
              <w:t>17</w:t>
            </w:r>
          </w:p>
        </w:tc>
      </w:tr>
      <w:tr w:rsidR="00175B8E" w:rsidRPr="004657EE" w14:paraId="38CAE73E" w14:textId="77777777" w:rsidTr="00F01FBC">
        <w:trPr>
          <w:trHeight w:val="288"/>
          <w:jc w:val="center"/>
        </w:trPr>
        <w:tc>
          <w:tcPr>
            <w:tcW w:w="1050" w:type="dxa"/>
            <w:shd w:val="clear" w:color="auto" w:fill="auto"/>
            <w:noWrap/>
            <w:vAlign w:val="bottom"/>
            <w:hideMark/>
          </w:tcPr>
          <w:p w14:paraId="15597FC0" w14:textId="77777777" w:rsidR="00175B8E" w:rsidRPr="004657EE" w:rsidRDefault="00175B8E" w:rsidP="00F01FBC">
            <w:pPr>
              <w:pStyle w:val="TableBody"/>
              <w:jc w:val="center"/>
            </w:pPr>
            <w:r w:rsidRPr="004657EE">
              <w:t>5</w:t>
            </w:r>
          </w:p>
        </w:tc>
        <w:tc>
          <w:tcPr>
            <w:tcW w:w="1290" w:type="dxa"/>
            <w:shd w:val="clear" w:color="auto" w:fill="auto"/>
            <w:noWrap/>
            <w:vAlign w:val="bottom"/>
            <w:hideMark/>
          </w:tcPr>
          <w:p w14:paraId="2586A093" w14:textId="77777777" w:rsidR="00175B8E" w:rsidRPr="004657EE" w:rsidRDefault="00175B8E" w:rsidP="00F01FBC">
            <w:pPr>
              <w:pStyle w:val="TableBody"/>
              <w:jc w:val="center"/>
            </w:pPr>
            <w:r w:rsidRPr="004657EE">
              <w:t>18</w:t>
            </w:r>
          </w:p>
        </w:tc>
      </w:tr>
      <w:tr w:rsidR="00175B8E" w:rsidRPr="004657EE" w14:paraId="00C5FB75" w14:textId="77777777" w:rsidTr="00F01FBC">
        <w:trPr>
          <w:trHeight w:val="288"/>
          <w:jc w:val="center"/>
        </w:trPr>
        <w:tc>
          <w:tcPr>
            <w:tcW w:w="1050" w:type="dxa"/>
            <w:shd w:val="clear" w:color="auto" w:fill="auto"/>
            <w:noWrap/>
            <w:vAlign w:val="bottom"/>
            <w:hideMark/>
          </w:tcPr>
          <w:p w14:paraId="5B160612" w14:textId="77777777" w:rsidR="00175B8E" w:rsidRPr="004657EE" w:rsidRDefault="00175B8E" w:rsidP="00F01FBC">
            <w:pPr>
              <w:pStyle w:val="TableBody"/>
              <w:jc w:val="center"/>
            </w:pPr>
            <w:r w:rsidRPr="004657EE">
              <w:t>5</w:t>
            </w:r>
          </w:p>
        </w:tc>
        <w:tc>
          <w:tcPr>
            <w:tcW w:w="1290" w:type="dxa"/>
            <w:shd w:val="clear" w:color="auto" w:fill="auto"/>
            <w:noWrap/>
            <w:vAlign w:val="bottom"/>
            <w:hideMark/>
          </w:tcPr>
          <w:p w14:paraId="76F3C47E" w14:textId="77777777" w:rsidR="00175B8E" w:rsidRPr="004657EE" w:rsidRDefault="00175B8E" w:rsidP="00F01FBC">
            <w:pPr>
              <w:pStyle w:val="TableBody"/>
              <w:jc w:val="center"/>
            </w:pPr>
            <w:r w:rsidRPr="004657EE">
              <w:t>19</w:t>
            </w:r>
          </w:p>
        </w:tc>
      </w:tr>
      <w:tr w:rsidR="00175B8E" w:rsidRPr="004657EE" w14:paraId="4F04870F" w14:textId="77777777" w:rsidTr="00F01FBC">
        <w:trPr>
          <w:trHeight w:val="288"/>
          <w:jc w:val="center"/>
        </w:trPr>
        <w:tc>
          <w:tcPr>
            <w:tcW w:w="1050" w:type="dxa"/>
            <w:shd w:val="clear" w:color="auto" w:fill="auto"/>
            <w:noWrap/>
            <w:vAlign w:val="bottom"/>
            <w:hideMark/>
          </w:tcPr>
          <w:p w14:paraId="464C5759" w14:textId="77777777" w:rsidR="00175B8E" w:rsidRPr="004657EE" w:rsidRDefault="00175B8E" w:rsidP="00F01FBC">
            <w:pPr>
              <w:pStyle w:val="TableBody"/>
              <w:jc w:val="center"/>
            </w:pPr>
            <w:r w:rsidRPr="004657EE">
              <w:t>6</w:t>
            </w:r>
          </w:p>
        </w:tc>
        <w:tc>
          <w:tcPr>
            <w:tcW w:w="1290" w:type="dxa"/>
            <w:shd w:val="clear" w:color="auto" w:fill="auto"/>
            <w:noWrap/>
            <w:vAlign w:val="bottom"/>
            <w:hideMark/>
          </w:tcPr>
          <w:p w14:paraId="79BFD2BD" w14:textId="77777777" w:rsidR="00175B8E" w:rsidRPr="004657EE" w:rsidRDefault="00175B8E" w:rsidP="00F01FBC">
            <w:pPr>
              <w:pStyle w:val="TableBody"/>
              <w:jc w:val="center"/>
            </w:pPr>
            <w:r w:rsidRPr="004657EE">
              <w:t>20</w:t>
            </w:r>
          </w:p>
        </w:tc>
      </w:tr>
      <w:tr w:rsidR="00175B8E" w:rsidRPr="004657EE" w14:paraId="6238C90F" w14:textId="77777777" w:rsidTr="00F01FBC">
        <w:trPr>
          <w:trHeight w:val="288"/>
          <w:jc w:val="center"/>
        </w:trPr>
        <w:tc>
          <w:tcPr>
            <w:tcW w:w="1050" w:type="dxa"/>
            <w:shd w:val="clear" w:color="auto" w:fill="auto"/>
            <w:noWrap/>
            <w:vAlign w:val="bottom"/>
            <w:hideMark/>
          </w:tcPr>
          <w:p w14:paraId="7BBE2196" w14:textId="77777777" w:rsidR="00175B8E" w:rsidRPr="004657EE" w:rsidRDefault="00175B8E" w:rsidP="00F01FBC">
            <w:pPr>
              <w:pStyle w:val="TableBody"/>
              <w:jc w:val="center"/>
            </w:pPr>
            <w:r w:rsidRPr="004657EE">
              <w:t>7</w:t>
            </w:r>
          </w:p>
        </w:tc>
        <w:tc>
          <w:tcPr>
            <w:tcW w:w="1290" w:type="dxa"/>
            <w:shd w:val="clear" w:color="auto" w:fill="auto"/>
            <w:noWrap/>
            <w:vAlign w:val="bottom"/>
            <w:hideMark/>
          </w:tcPr>
          <w:p w14:paraId="481B8136" w14:textId="77777777" w:rsidR="00175B8E" w:rsidRPr="004657EE" w:rsidRDefault="00175B8E" w:rsidP="00F01FBC">
            <w:pPr>
              <w:pStyle w:val="TableBody"/>
              <w:jc w:val="center"/>
            </w:pPr>
            <w:r w:rsidRPr="004657EE">
              <w:t>21</w:t>
            </w:r>
          </w:p>
        </w:tc>
      </w:tr>
      <w:tr w:rsidR="00175B8E" w:rsidRPr="004657EE" w14:paraId="5B8D1D49" w14:textId="77777777" w:rsidTr="00F01FBC">
        <w:trPr>
          <w:trHeight w:val="288"/>
          <w:jc w:val="center"/>
        </w:trPr>
        <w:tc>
          <w:tcPr>
            <w:tcW w:w="1050" w:type="dxa"/>
            <w:shd w:val="clear" w:color="auto" w:fill="auto"/>
            <w:noWrap/>
            <w:vAlign w:val="bottom"/>
            <w:hideMark/>
          </w:tcPr>
          <w:p w14:paraId="3786397D" w14:textId="77777777" w:rsidR="00175B8E" w:rsidRPr="004657EE" w:rsidRDefault="00175B8E" w:rsidP="00F01FBC">
            <w:pPr>
              <w:pStyle w:val="TableBody"/>
              <w:jc w:val="center"/>
            </w:pPr>
            <w:r w:rsidRPr="004657EE">
              <w:t>7</w:t>
            </w:r>
          </w:p>
        </w:tc>
        <w:tc>
          <w:tcPr>
            <w:tcW w:w="1290" w:type="dxa"/>
            <w:shd w:val="clear" w:color="auto" w:fill="auto"/>
            <w:noWrap/>
            <w:vAlign w:val="bottom"/>
            <w:hideMark/>
          </w:tcPr>
          <w:p w14:paraId="33583F9C" w14:textId="77777777" w:rsidR="00175B8E" w:rsidRPr="004657EE" w:rsidRDefault="00175B8E" w:rsidP="00F01FBC">
            <w:pPr>
              <w:pStyle w:val="TableBody"/>
              <w:jc w:val="center"/>
            </w:pPr>
            <w:r w:rsidRPr="004657EE">
              <w:t>22</w:t>
            </w:r>
          </w:p>
        </w:tc>
      </w:tr>
      <w:tr w:rsidR="00175B8E" w:rsidRPr="004657EE" w14:paraId="4C11368D" w14:textId="77777777" w:rsidTr="00F01FBC">
        <w:trPr>
          <w:trHeight w:val="288"/>
          <w:jc w:val="center"/>
        </w:trPr>
        <w:tc>
          <w:tcPr>
            <w:tcW w:w="1050" w:type="dxa"/>
            <w:shd w:val="clear" w:color="auto" w:fill="auto"/>
            <w:noWrap/>
            <w:vAlign w:val="bottom"/>
            <w:hideMark/>
          </w:tcPr>
          <w:p w14:paraId="4FA95CA6" w14:textId="77777777" w:rsidR="00175B8E" w:rsidRPr="004657EE" w:rsidRDefault="00175B8E" w:rsidP="00F01FBC">
            <w:pPr>
              <w:pStyle w:val="TableBody"/>
              <w:jc w:val="center"/>
            </w:pPr>
            <w:r w:rsidRPr="004657EE">
              <w:t>8</w:t>
            </w:r>
          </w:p>
        </w:tc>
        <w:tc>
          <w:tcPr>
            <w:tcW w:w="1290" w:type="dxa"/>
            <w:shd w:val="clear" w:color="auto" w:fill="auto"/>
            <w:noWrap/>
            <w:vAlign w:val="bottom"/>
            <w:hideMark/>
          </w:tcPr>
          <w:p w14:paraId="2F54320F" w14:textId="77777777" w:rsidR="00175B8E" w:rsidRPr="004657EE" w:rsidRDefault="00175B8E" w:rsidP="00F01FBC">
            <w:pPr>
              <w:pStyle w:val="TableBody"/>
              <w:jc w:val="center"/>
            </w:pPr>
            <w:r w:rsidRPr="004657EE">
              <w:t>23</w:t>
            </w:r>
          </w:p>
        </w:tc>
      </w:tr>
      <w:tr w:rsidR="00175B8E" w:rsidRPr="004657EE" w14:paraId="0C661994" w14:textId="77777777" w:rsidTr="00F01FBC">
        <w:trPr>
          <w:trHeight w:val="288"/>
          <w:jc w:val="center"/>
        </w:trPr>
        <w:tc>
          <w:tcPr>
            <w:tcW w:w="1050" w:type="dxa"/>
            <w:shd w:val="clear" w:color="auto" w:fill="auto"/>
            <w:noWrap/>
            <w:vAlign w:val="bottom"/>
            <w:hideMark/>
          </w:tcPr>
          <w:p w14:paraId="4B66958A" w14:textId="77777777" w:rsidR="00175B8E" w:rsidRPr="004657EE" w:rsidRDefault="00175B8E" w:rsidP="00F01FBC">
            <w:pPr>
              <w:pStyle w:val="TableBody"/>
              <w:jc w:val="center"/>
            </w:pPr>
            <w:r w:rsidRPr="004657EE">
              <w:t>9</w:t>
            </w:r>
          </w:p>
        </w:tc>
        <w:tc>
          <w:tcPr>
            <w:tcW w:w="1290" w:type="dxa"/>
            <w:shd w:val="clear" w:color="auto" w:fill="auto"/>
            <w:noWrap/>
            <w:vAlign w:val="bottom"/>
            <w:hideMark/>
          </w:tcPr>
          <w:p w14:paraId="3983B290" w14:textId="77777777" w:rsidR="00175B8E" w:rsidRPr="004657EE" w:rsidRDefault="00175B8E" w:rsidP="00F01FBC">
            <w:pPr>
              <w:pStyle w:val="TableBody"/>
              <w:jc w:val="center"/>
            </w:pPr>
            <w:r w:rsidRPr="004657EE">
              <w:t>24</w:t>
            </w:r>
          </w:p>
        </w:tc>
      </w:tr>
      <w:tr w:rsidR="00175B8E" w:rsidRPr="004657EE" w14:paraId="51D92037" w14:textId="77777777" w:rsidTr="00F01FBC">
        <w:trPr>
          <w:trHeight w:val="288"/>
          <w:jc w:val="center"/>
        </w:trPr>
        <w:tc>
          <w:tcPr>
            <w:tcW w:w="1050" w:type="dxa"/>
            <w:shd w:val="clear" w:color="auto" w:fill="auto"/>
            <w:noWrap/>
            <w:vAlign w:val="bottom"/>
            <w:hideMark/>
          </w:tcPr>
          <w:p w14:paraId="43EFFF62" w14:textId="77777777" w:rsidR="00175B8E" w:rsidRPr="004657EE" w:rsidRDefault="00175B8E" w:rsidP="00F01FBC">
            <w:pPr>
              <w:pStyle w:val="TableBody"/>
              <w:jc w:val="center"/>
            </w:pPr>
            <w:r w:rsidRPr="004657EE">
              <w:t>9</w:t>
            </w:r>
          </w:p>
        </w:tc>
        <w:tc>
          <w:tcPr>
            <w:tcW w:w="1290" w:type="dxa"/>
            <w:shd w:val="clear" w:color="auto" w:fill="auto"/>
            <w:noWrap/>
            <w:vAlign w:val="bottom"/>
            <w:hideMark/>
          </w:tcPr>
          <w:p w14:paraId="69252A6A" w14:textId="77777777" w:rsidR="00175B8E" w:rsidRPr="004657EE" w:rsidRDefault="00175B8E" w:rsidP="00F01FBC">
            <w:pPr>
              <w:pStyle w:val="TableBody"/>
              <w:jc w:val="center"/>
            </w:pPr>
            <w:r w:rsidRPr="004657EE">
              <w:t>25</w:t>
            </w:r>
          </w:p>
        </w:tc>
      </w:tr>
      <w:tr w:rsidR="00175B8E" w:rsidRPr="004657EE" w14:paraId="183856FE" w14:textId="77777777" w:rsidTr="00F01FBC">
        <w:trPr>
          <w:trHeight w:val="288"/>
          <w:jc w:val="center"/>
        </w:trPr>
        <w:tc>
          <w:tcPr>
            <w:tcW w:w="1050" w:type="dxa"/>
            <w:shd w:val="clear" w:color="auto" w:fill="auto"/>
            <w:noWrap/>
            <w:vAlign w:val="bottom"/>
            <w:hideMark/>
          </w:tcPr>
          <w:p w14:paraId="11B5B38D" w14:textId="77777777" w:rsidR="00175B8E" w:rsidRPr="004657EE" w:rsidRDefault="00175B8E" w:rsidP="00F01FBC">
            <w:pPr>
              <w:pStyle w:val="TableBody"/>
              <w:jc w:val="center"/>
            </w:pPr>
            <w:r w:rsidRPr="004657EE">
              <w:t>10</w:t>
            </w:r>
          </w:p>
        </w:tc>
        <w:tc>
          <w:tcPr>
            <w:tcW w:w="1290" w:type="dxa"/>
            <w:shd w:val="clear" w:color="auto" w:fill="auto"/>
            <w:noWrap/>
            <w:vAlign w:val="bottom"/>
            <w:hideMark/>
          </w:tcPr>
          <w:p w14:paraId="02B5EC56" w14:textId="77777777" w:rsidR="00175B8E" w:rsidRPr="004657EE" w:rsidRDefault="00175B8E" w:rsidP="00F01FBC">
            <w:pPr>
              <w:pStyle w:val="TableBody"/>
              <w:jc w:val="center"/>
            </w:pPr>
            <w:r w:rsidRPr="004657EE">
              <w:t>26</w:t>
            </w:r>
          </w:p>
        </w:tc>
      </w:tr>
      <w:tr w:rsidR="00175B8E" w:rsidRPr="004657EE" w14:paraId="5CFEED0C" w14:textId="77777777" w:rsidTr="00F01FBC">
        <w:trPr>
          <w:trHeight w:val="288"/>
          <w:jc w:val="center"/>
        </w:trPr>
        <w:tc>
          <w:tcPr>
            <w:tcW w:w="1050" w:type="dxa"/>
            <w:shd w:val="clear" w:color="auto" w:fill="auto"/>
            <w:noWrap/>
            <w:vAlign w:val="bottom"/>
            <w:hideMark/>
          </w:tcPr>
          <w:p w14:paraId="446E0725" w14:textId="77777777" w:rsidR="00175B8E" w:rsidRPr="004657EE" w:rsidRDefault="00175B8E" w:rsidP="00F01FBC">
            <w:pPr>
              <w:pStyle w:val="TableBody"/>
              <w:jc w:val="center"/>
            </w:pPr>
            <w:r w:rsidRPr="004657EE">
              <w:t>11</w:t>
            </w:r>
          </w:p>
        </w:tc>
        <w:tc>
          <w:tcPr>
            <w:tcW w:w="1290" w:type="dxa"/>
            <w:shd w:val="clear" w:color="auto" w:fill="auto"/>
            <w:noWrap/>
            <w:vAlign w:val="bottom"/>
            <w:hideMark/>
          </w:tcPr>
          <w:p w14:paraId="4C15021D" w14:textId="77777777" w:rsidR="00175B8E" w:rsidRPr="004657EE" w:rsidRDefault="00175B8E" w:rsidP="00F01FBC">
            <w:pPr>
              <w:pStyle w:val="TableBody"/>
              <w:jc w:val="center"/>
            </w:pPr>
            <w:r w:rsidRPr="004657EE">
              <w:t>27</w:t>
            </w:r>
          </w:p>
        </w:tc>
      </w:tr>
      <w:tr w:rsidR="00175B8E" w:rsidRPr="004657EE" w14:paraId="40A1AB4D" w14:textId="77777777" w:rsidTr="00F01FBC">
        <w:trPr>
          <w:trHeight w:val="288"/>
          <w:jc w:val="center"/>
        </w:trPr>
        <w:tc>
          <w:tcPr>
            <w:tcW w:w="1050" w:type="dxa"/>
            <w:shd w:val="clear" w:color="auto" w:fill="auto"/>
            <w:noWrap/>
            <w:vAlign w:val="bottom"/>
            <w:hideMark/>
          </w:tcPr>
          <w:p w14:paraId="3AD8CF62" w14:textId="77777777" w:rsidR="00175B8E" w:rsidRPr="004657EE" w:rsidRDefault="00175B8E" w:rsidP="00F01FBC">
            <w:pPr>
              <w:pStyle w:val="TableBody"/>
              <w:jc w:val="center"/>
            </w:pPr>
            <w:r w:rsidRPr="004657EE">
              <w:t>12</w:t>
            </w:r>
          </w:p>
        </w:tc>
        <w:tc>
          <w:tcPr>
            <w:tcW w:w="1290" w:type="dxa"/>
            <w:shd w:val="clear" w:color="auto" w:fill="auto"/>
            <w:noWrap/>
            <w:vAlign w:val="bottom"/>
            <w:hideMark/>
          </w:tcPr>
          <w:p w14:paraId="2A98BD44" w14:textId="77777777" w:rsidR="00175B8E" w:rsidRPr="004657EE" w:rsidRDefault="00175B8E" w:rsidP="00F01FBC">
            <w:pPr>
              <w:pStyle w:val="TableBody"/>
              <w:jc w:val="center"/>
            </w:pPr>
            <w:r w:rsidRPr="004657EE">
              <w:t>28</w:t>
            </w:r>
          </w:p>
        </w:tc>
      </w:tr>
      <w:tr w:rsidR="00175B8E" w:rsidRPr="004657EE" w14:paraId="0260DF04" w14:textId="77777777" w:rsidTr="00F01FBC">
        <w:trPr>
          <w:trHeight w:val="288"/>
          <w:jc w:val="center"/>
        </w:trPr>
        <w:tc>
          <w:tcPr>
            <w:tcW w:w="1050" w:type="dxa"/>
            <w:shd w:val="clear" w:color="auto" w:fill="auto"/>
            <w:noWrap/>
            <w:vAlign w:val="bottom"/>
            <w:hideMark/>
          </w:tcPr>
          <w:p w14:paraId="15357B66" w14:textId="77777777" w:rsidR="00175B8E" w:rsidRPr="004657EE" w:rsidRDefault="00175B8E" w:rsidP="00F01FBC">
            <w:pPr>
              <w:pStyle w:val="TableBody"/>
              <w:jc w:val="center"/>
            </w:pPr>
            <w:r w:rsidRPr="004657EE">
              <w:t>13</w:t>
            </w:r>
          </w:p>
        </w:tc>
        <w:tc>
          <w:tcPr>
            <w:tcW w:w="1290" w:type="dxa"/>
            <w:shd w:val="clear" w:color="auto" w:fill="auto"/>
            <w:noWrap/>
            <w:vAlign w:val="bottom"/>
            <w:hideMark/>
          </w:tcPr>
          <w:p w14:paraId="3FCBA40A" w14:textId="77777777" w:rsidR="00175B8E" w:rsidRPr="004657EE" w:rsidRDefault="00175B8E" w:rsidP="00F01FBC">
            <w:pPr>
              <w:pStyle w:val="TableBody"/>
              <w:jc w:val="center"/>
            </w:pPr>
            <w:r w:rsidRPr="004657EE">
              <w:t>29</w:t>
            </w:r>
          </w:p>
        </w:tc>
      </w:tr>
      <w:tr w:rsidR="00175B8E" w:rsidRPr="004657EE" w14:paraId="05CB06D6" w14:textId="77777777" w:rsidTr="00F01FBC">
        <w:trPr>
          <w:trHeight w:val="288"/>
          <w:jc w:val="center"/>
        </w:trPr>
        <w:tc>
          <w:tcPr>
            <w:tcW w:w="1050" w:type="dxa"/>
            <w:shd w:val="clear" w:color="auto" w:fill="auto"/>
            <w:noWrap/>
            <w:vAlign w:val="bottom"/>
            <w:hideMark/>
          </w:tcPr>
          <w:p w14:paraId="59584596" w14:textId="77777777" w:rsidR="00175B8E" w:rsidRPr="004657EE" w:rsidRDefault="00175B8E" w:rsidP="00F01FBC">
            <w:pPr>
              <w:pStyle w:val="TableBody"/>
              <w:jc w:val="center"/>
            </w:pPr>
            <w:r w:rsidRPr="004657EE">
              <w:lastRenderedPageBreak/>
              <w:t>14</w:t>
            </w:r>
          </w:p>
        </w:tc>
        <w:tc>
          <w:tcPr>
            <w:tcW w:w="1290" w:type="dxa"/>
            <w:shd w:val="clear" w:color="auto" w:fill="auto"/>
            <w:noWrap/>
            <w:vAlign w:val="bottom"/>
            <w:hideMark/>
          </w:tcPr>
          <w:p w14:paraId="2A7280FC" w14:textId="77777777" w:rsidR="00175B8E" w:rsidRPr="004657EE" w:rsidRDefault="00175B8E" w:rsidP="00F01FBC">
            <w:pPr>
              <w:pStyle w:val="TableBody"/>
              <w:jc w:val="center"/>
            </w:pPr>
            <w:r w:rsidRPr="004657EE">
              <w:t>30</w:t>
            </w:r>
          </w:p>
        </w:tc>
      </w:tr>
      <w:tr w:rsidR="00175B8E" w:rsidRPr="004657EE" w14:paraId="1DF8D981" w14:textId="77777777" w:rsidTr="00F01FBC">
        <w:trPr>
          <w:trHeight w:val="288"/>
          <w:jc w:val="center"/>
        </w:trPr>
        <w:tc>
          <w:tcPr>
            <w:tcW w:w="1050" w:type="dxa"/>
            <w:shd w:val="clear" w:color="auto" w:fill="auto"/>
            <w:noWrap/>
            <w:vAlign w:val="bottom"/>
            <w:hideMark/>
          </w:tcPr>
          <w:p w14:paraId="58D1F790" w14:textId="77777777" w:rsidR="00175B8E" w:rsidRPr="004657EE" w:rsidRDefault="00175B8E" w:rsidP="00F01FBC">
            <w:pPr>
              <w:pStyle w:val="TableBody"/>
              <w:jc w:val="center"/>
            </w:pPr>
            <w:r w:rsidRPr="004657EE">
              <w:t>15</w:t>
            </w:r>
          </w:p>
        </w:tc>
        <w:tc>
          <w:tcPr>
            <w:tcW w:w="1290" w:type="dxa"/>
            <w:shd w:val="clear" w:color="auto" w:fill="auto"/>
            <w:noWrap/>
            <w:vAlign w:val="bottom"/>
            <w:hideMark/>
          </w:tcPr>
          <w:p w14:paraId="0A133585" w14:textId="77777777" w:rsidR="00175B8E" w:rsidRPr="004657EE" w:rsidRDefault="00175B8E" w:rsidP="00F01FBC">
            <w:pPr>
              <w:pStyle w:val="TableBody"/>
              <w:jc w:val="center"/>
            </w:pPr>
            <w:r w:rsidRPr="004657EE">
              <w:t>31</w:t>
            </w:r>
          </w:p>
        </w:tc>
      </w:tr>
      <w:tr w:rsidR="00175B8E" w:rsidRPr="004657EE" w14:paraId="3592687F" w14:textId="77777777" w:rsidTr="00F01FBC">
        <w:trPr>
          <w:trHeight w:val="288"/>
          <w:jc w:val="center"/>
        </w:trPr>
        <w:tc>
          <w:tcPr>
            <w:tcW w:w="1050" w:type="dxa"/>
            <w:shd w:val="clear" w:color="auto" w:fill="auto"/>
            <w:noWrap/>
            <w:vAlign w:val="bottom"/>
            <w:hideMark/>
          </w:tcPr>
          <w:p w14:paraId="6EBCE774" w14:textId="77777777" w:rsidR="00175B8E" w:rsidRPr="004657EE" w:rsidRDefault="00175B8E" w:rsidP="00F01FBC">
            <w:pPr>
              <w:pStyle w:val="TableBody"/>
              <w:jc w:val="center"/>
            </w:pPr>
            <w:r w:rsidRPr="004657EE">
              <w:t>16</w:t>
            </w:r>
          </w:p>
        </w:tc>
        <w:tc>
          <w:tcPr>
            <w:tcW w:w="1290" w:type="dxa"/>
            <w:shd w:val="clear" w:color="auto" w:fill="auto"/>
            <w:noWrap/>
            <w:vAlign w:val="bottom"/>
            <w:hideMark/>
          </w:tcPr>
          <w:p w14:paraId="600832D1" w14:textId="77777777" w:rsidR="00175B8E" w:rsidRPr="004657EE" w:rsidRDefault="00175B8E" w:rsidP="00F01FBC">
            <w:pPr>
              <w:pStyle w:val="TableBody"/>
              <w:jc w:val="center"/>
            </w:pPr>
            <w:r w:rsidRPr="004657EE">
              <w:t>32</w:t>
            </w:r>
          </w:p>
        </w:tc>
      </w:tr>
      <w:tr w:rsidR="00175B8E" w:rsidRPr="004657EE" w14:paraId="4E1C5B1F" w14:textId="77777777" w:rsidTr="00F01FBC">
        <w:trPr>
          <w:trHeight w:val="288"/>
          <w:jc w:val="center"/>
        </w:trPr>
        <w:tc>
          <w:tcPr>
            <w:tcW w:w="1050" w:type="dxa"/>
            <w:shd w:val="clear" w:color="auto" w:fill="auto"/>
            <w:noWrap/>
            <w:vAlign w:val="bottom"/>
            <w:hideMark/>
          </w:tcPr>
          <w:p w14:paraId="4CBFB18B" w14:textId="77777777" w:rsidR="00175B8E" w:rsidRPr="004657EE" w:rsidRDefault="00175B8E" w:rsidP="00F01FBC">
            <w:pPr>
              <w:pStyle w:val="TableBody"/>
              <w:jc w:val="center"/>
            </w:pPr>
            <w:r w:rsidRPr="004657EE">
              <w:t>17</w:t>
            </w:r>
          </w:p>
        </w:tc>
        <w:tc>
          <w:tcPr>
            <w:tcW w:w="1290" w:type="dxa"/>
            <w:shd w:val="clear" w:color="auto" w:fill="auto"/>
            <w:noWrap/>
            <w:vAlign w:val="bottom"/>
            <w:hideMark/>
          </w:tcPr>
          <w:p w14:paraId="710B006D" w14:textId="77777777" w:rsidR="00175B8E" w:rsidRPr="004657EE" w:rsidRDefault="00175B8E" w:rsidP="00F01FBC">
            <w:pPr>
              <w:pStyle w:val="TableBody"/>
              <w:jc w:val="center"/>
            </w:pPr>
            <w:r w:rsidRPr="004657EE">
              <w:t>33</w:t>
            </w:r>
          </w:p>
        </w:tc>
      </w:tr>
      <w:tr w:rsidR="00175B8E" w:rsidRPr="004657EE" w14:paraId="1A7122C9" w14:textId="77777777" w:rsidTr="00F01FBC">
        <w:trPr>
          <w:trHeight w:val="288"/>
          <w:jc w:val="center"/>
        </w:trPr>
        <w:tc>
          <w:tcPr>
            <w:tcW w:w="1050" w:type="dxa"/>
            <w:shd w:val="clear" w:color="auto" w:fill="auto"/>
            <w:noWrap/>
            <w:vAlign w:val="bottom"/>
            <w:hideMark/>
          </w:tcPr>
          <w:p w14:paraId="30E0821D" w14:textId="77777777" w:rsidR="00175B8E" w:rsidRPr="004657EE" w:rsidRDefault="00175B8E" w:rsidP="00F01FBC">
            <w:pPr>
              <w:pStyle w:val="TableBody"/>
              <w:jc w:val="center"/>
            </w:pPr>
            <w:r w:rsidRPr="004657EE">
              <w:t>18</w:t>
            </w:r>
          </w:p>
        </w:tc>
        <w:tc>
          <w:tcPr>
            <w:tcW w:w="1290" w:type="dxa"/>
            <w:shd w:val="clear" w:color="auto" w:fill="auto"/>
            <w:noWrap/>
            <w:vAlign w:val="bottom"/>
            <w:hideMark/>
          </w:tcPr>
          <w:p w14:paraId="2FEC61D0" w14:textId="77777777" w:rsidR="00175B8E" w:rsidRPr="004657EE" w:rsidRDefault="00175B8E" w:rsidP="00F01FBC">
            <w:pPr>
              <w:pStyle w:val="TableBody"/>
              <w:jc w:val="center"/>
            </w:pPr>
            <w:r w:rsidRPr="004657EE">
              <w:t>33</w:t>
            </w:r>
          </w:p>
        </w:tc>
      </w:tr>
      <w:tr w:rsidR="00175B8E" w:rsidRPr="004657EE" w14:paraId="755CCA0B" w14:textId="77777777" w:rsidTr="00F01FBC">
        <w:trPr>
          <w:trHeight w:val="288"/>
          <w:jc w:val="center"/>
        </w:trPr>
        <w:tc>
          <w:tcPr>
            <w:tcW w:w="1050" w:type="dxa"/>
            <w:shd w:val="clear" w:color="auto" w:fill="auto"/>
            <w:noWrap/>
            <w:vAlign w:val="bottom"/>
            <w:hideMark/>
          </w:tcPr>
          <w:p w14:paraId="015031AB" w14:textId="77777777" w:rsidR="00175B8E" w:rsidRPr="004657EE" w:rsidRDefault="00175B8E" w:rsidP="00F01FBC">
            <w:pPr>
              <w:pStyle w:val="TableBody"/>
              <w:jc w:val="center"/>
            </w:pPr>
            <w:r w:rsidRPr="004657EE">
              <w:t>19</w:t>
            </w:r>
          </w:p>
        </w:tc>
        <w:tc>
          <w:tcPr>
            <w:tcW w:w="1290" w:type="dxa"/>
            <w:shd w:val="clear" w:color="auto" w:fill="auto"/>
            <w:noWrap/>
            <w:vAlign w:val="bottom"/>
            <w:hideMark/>
          </w:tcPr>
          <w:p w14:paraId="7C8E2CE2" w14:textId="77777777" w:rsidR="00175B8E" w:rsidRPr="004657EE" w:rsidRDefault="00175B8E" w:rsidP="00F01FBC">
            <w:pPr>
              <w:pStyle w:val="TableBody"/>
              <w:jc w:val="center"/>
            </w:pPr>
            <w:r w:rsidRPr="004657EE">
              <w:t>34</w:t>
            </w:r>
          </w:p>
        </w:tc>
      </w:tr>
      <w:tr w:rsidR="00175B8E" w:rsidRPr="004657EE" w14:paraId="4C830628" w14:textId="77777777" w:rsidTr="00F01FBC">
        <w:trPr>
          <w:trHeight w:val="288"/>
          <w:jc w:val="center"/>
        </w:trPr>
        <w:tc>
          <w:tcPr>
            <w:tcW w:w="1050" w:type="dxa"/>
            <w:shd w:val="clear" w:color="auto" w:fill="auto"/>
            <w:noWrap/>
            <w:vAlign w:val="bottom"/>
            <w:hideMark/>
          </w:tcPr>
          <w:p w14:paraId="03BFFB9D" w14:textId="77777777" w:rsidR="00175B8E" w:rsidRPr="004657EE" w:rsidRDefault="00175B8E" w:rsidP="00F01FBC">
            <w:pPr>
              <w:pStyle w:val="TableBody"/>
              <w:jc w:val="center"/>
            </w:pPr>
            <w:r w:rsidRPr="004657EE">
              <w:t>20</w:t>
            </w:r>
          </w:p>
        </w:tc>
        <w:tc>
          <w:tcPr>
            <w:tcW w:w="1290" w:type="dxa"/>
            <w:shd w:val="clear" w:color="auto" w:fill="auto"/>
            <w:noWrap/>
            <w:vAlign w:val="bottom"/>
            <w:hideMark/>
          </w:tcPr>
          <w:p w14:paraId="772473FF" w14:textId="77777777" w:rsidR="00175B8E" w:rsidRPr="004657EE" w:rsidRDefault="00175B8E" w:rsidP="00F01FBC">
            <w:pPr>
              <w:pStyle w:val="TableBody"/>
              <w:jc w:val="center"/>
            </w:pPr>
            <w:r w:rsidRPr="004657EE">
              <w:t>34</w:t>
            </w:r>
          </w:p>
        </w:tc>
      </w:tr>
      <w:tr w:rsidR="00175B8E" w:rsidRPr="004657EE" w14:paraId="41E4C317" w14:textId="77777777" w:rsidTr="00F01FBC">
        <w:trPr>
          <w:trHeight w:val="288"/>
          <w:jc w:val="center"/>
        </w:trPr>
        <w:tc>
          <w:tcPr>
            <w:tcW w:w="1050" w:type="dxa"/>
            <w:shd w:val="clear" w:color="auto" w:fill="auto"/>
            <w:noWrap/>
            <w:vAlign w:val="bottom"/>
            <w:hideMark/>
          </w:tcPr>
          <w:p w14:paraId="59900492" w14:textId="77777777" w:rsidR="00175B8E" w:rsidRPr="004657EE" w:rsidRDefault="00175B8E" w:rsidP="00F01FBC">
            <w:pPr>
              <w:pStyle w:val="TableBody"/>
              <w:jc w:val="center"/>
            </w:pPr>
            <w:r w:rsidRPr="004657EE">
              <w:t>21</w:t>
            </w:r>
          </w:p>
        </w:tc>
        <w:tc>
          <w:tcPr>
            <w:tcW w:w="1290" w:type="dxa"/>
            <w:shd w:val="clear" w:color="auto" w:fill="auto"/>
            <w:noWrap/>
            <w:vAlign w:val="bottom"/>
            <w:hideMark/>
          </w:tcPr>
          <w:p w14:paraId="050C3F4B" w14:textId="77777777" w:rsidR="00175B8E" w:rsidRPr="004657EE" w:rsidRDefault="00175B8E" w:rsidP="00F01FBC">
            <w:pPr>
              <w:pStyle w:val="TableBody"/>
              <w:jc w:val="center"/>
            </w:pPr>
            <w:r w:rsidRPr="004657EE">
              <w:t>35</w:t>
            </w:r>
          </w:p>
        </w:tc>
      </w:tr>
      <w:tr w:rsidR="00175B8E" w:rsidRPr="004657EE" w14:paraId="365B5934" w14:textId="77777777" w:rsidTr="00F01FBC">
        <w:trPr>
          <w:trHeight w:val="288"/>
          <w:jc w:val="center"/>
        </w:trPr>
        <w:tc>
          <w:tcPr>
            <w:tcW w:w="1050" w:type="dxa"/>
            <w:shd w:val="clear" w:color="auto" w:fill="auto"/>
            <w:noWrap/>
            <w:vAlign w:val="bottom"/>
            <w:hideMark/>
          </w:tcPr>
          <w:p w14:paraId="001D0E98" w14:textId="77777777" w:rsidR="00175B8E" w:rsidRPr="004657EE" w:rsidRDefault="00175B8E" w:rsidP="00F01FBC">
            <w:pPr>
              <w:pStyle w:val="TableBody"/>
              <w:jc w:val="center"/>
            </w:pPr>
            <w:r w:rsidRPr="004657EE">
              <w:t>22</w:t>
            </w:r>
          </w:p>
        </w:tc>
        <w:tc>
          <w:tcPr>
            <w:tcW w:w="1290" w:type="dxa"/>
            <w:shd w:val="clear" w:color="auto" w:fill="auto"/>
            <w:noWrap/>
            <w:vAlign w:val="bottom"/>
            <w:hideMark/>
          </w:tcPr>
          <w:p w14:paraId="75C58A66" w14:textId="77777777" w:rsidR="00175B8E" w:rsidRPr="004657EE" w:rsidRDefault="00175B8E" w:rsidP="00F01FBC">
            <w:pPr>
              <w:pStyle w:val="TableBody"/>
              <w:jc w:val="center"/>
            </w:pPr>
            <w:r w:rsidRPr="004657EE">
              <w:t>36</w:t>
            </w:r>
          </w:p>
        </w:tc>
      </w:tr>
      <w:tr w:rsidR="00175B8E" w:rsidRPr="004657EE" w14:paraId="6B1FCE07" w14:textId="77777777" w:rsidTr="00F01FBC">
        <w:trPr>
          <w:trHeight w:val="288"/>
          <w:jc w:val="center"/>
        </w:trPr>
        <w:tc>
          <w:tcPr>
            <w:tcW w:w="1050" w:type="dxa"/>
            <w:shd w:val="clear" w:color="auto" w:fill="auto"/>
            <w:noWrap/>
            <w:vAlign w:val="bottom"/>
            <w:hideMark/>
          </w:tcPr>
          <w:p w14:paraId="6979E233" w14:textId="77777777" w:rsidR="00175B8E" w:rsidRPr="004657EE" w:rsidRDefault="00175B8E" w:rsidP="00F01FBC">
            <w:pPr>
              <w:pStyle w:val="TableBody"/>
              <w:jc w:val="center"/>
            </w:pPr>
            <w:r w:rsidRPr="004657EE">
              <w:t>23</w:t>
            </w:r>
          </w:p>
        </w:tc>
        <w:tc>
          <w:tcPr>
            <w:tcW w:w="1290" w:type="dxa"/>
            <w:shd w:val="clear" w:color="auto" w:fill="auto"/>
            <w:noWrap/>
            <w:vAlign w:val="bottom"/>
            <w:hideMark/>
          </w:tcPr>
          <w:p w14:paraId="03E7B538" w14:textId="77777777" w:rsidR="00175B8E" w:rsidRPr="004657EE" w:rsidRDefault="00175B8E" w:rsidP="00F01FBC">
            <w:pPr>
              <w:pStyle w:val="TableBody"/>
              <w:jc w:val="center"/>
            </w:pPr>
            <w:r w:rsidRPr="004657EE">
              <w:t>36</w:t>
            </w:r>
          </w:p>
        </w:tc>
      </w:tr>
      <w:tr w:rsidR="00175B8E" w:rsidRPr="004657EE" w14:paraId="015F2A40" w14:textId="77777777" w:rsidTr="00F01FBC">
        <w:trPr>
          <w:trHeight w:val="288"/>
          <w:jc w:val="center"/>
        </w:trPr>
        <w:tc>
          <w:tcPr>
            <w:tcW w:w="1050" w:type="dxa"/>
            <w:shd w:val="clear" w:color="auto" w:fill="auto"/>
            <w:noWrap/>
            <w:vAlign w:val="bottom"/>
            <w:hideMark/>
          </w:tcPr>
          <w:p w14:paraId="3E2FD496" w14:textId="77777777" w:rsidR="00175B8E" w:rsidRPr="004657EE" w:rsidRDefault="00175B8E" w:rsidP="00F01FBC">
            <w:pPr>
              <w:pStyle w:val="TableBody"/>
              <w:jc w:val="center"/>
            </w:pPr>
            <w:r w:rsidRPr="004657EE">
              <w:t>24</w:t>
            </w:r>
          </w:p>
        </w:tc>
        <w:tc>
          <w:tcPr>
            <w:tcW w:w="1290" w:type="dxa"/>
            <w:shd w:val="clear" w:color="auto" w:fill="auto"/>
            <w:noWrap/>
            <w:vAlign w:val="bottom"/>
            <w:hideMark/>
          </w:tcPr>
          <w:p w14:paraId="4BFB43A7" w14:textId="77777777" w:rsidR="00175B8E" w:rsidRPr="004657EE" w:rsidRDefault="00175B8E" w:rsidP="00F01FBC">
            <w:pPr>
              <w:pStyle w:val="TableBody"/>
              <w:jc w:val="center"/>
            </w:pPr>
            <w:r w:rsidRPr="004657EE">
              <w:t>37</w:t>
            </w:r>
          </w:p>
        </w:tc>
      </w:tr>
      <w:tr w:rsidR="00175B8E" w:rsidRPr="004657EE" w14:paraId="50C978B6" w14:textId="77777777" w:rsidTr="00F01FBC">
        <w:trPr>
          <w:trHeight w:val="288"/>
          <w:jc w:val="center"/>
        </w:trPr>
        <w:tc>
          <w:tcPr>
            <w:tcW w:w="1050" w:type="dxa"/>
            <w:shd w:val="clear" w:color="auto" w:fill="auto"/>
            <w:noWrap/>
            <w:vAlign w:val="bottom"/>
            <w:hideMark/>
          </w:tcPr>
          <w:p w14:paraId="3AE47ECA" w14:textId="77777777" w:rsidR="00175B8E" w:rsidRPr="004657EE" w:rsidRDefault="00175B8E" w:rsidP="00F01FBC">
            <w:pPr>
              <w:pStyle w:val="TableBody"/>
              <w:jc w:val="center"/>
            </w:pPr>
            <w:r w:rsidRPr="004657EE">
              <w:t>25</w:t>
            </w:r>
          </w:p>
        </w:tc>
        <w:tc>
          <w:tcPr>
            <w:tcW w:w="1290" w:type="dxa"/>
            <w:shd w:val="clear" w:color="auto" w:fill="auto"/>
            <w:noWrap/>
            <w:vAlign w:val="bottom"/>
            <w:hideMark/>
          </w:tcPr>
          <w:p w14:paraId="6AE0E54C" w14:textId="77777777" w:rsidR="00175B8E" w:rsidRPr="004657EE" w:rsidRDefault="00175B8E" w:rsidP="00F01FBC">
            <w:pPr>
              <w:pStyle w:val="TableBody"/>
              <w:jc w:val="center"/>
            </w:pPr>
            <w:r w:rsidRPr="004657EE">
              <w:t>37</w:t>
            </w:r>
          </w:p>
        </w:tc>
      </w:tr>
      <w:tr w:rsidR="00175B8E" w:rsidRPr="004657EE" w14:paraId="7906279F" w14:textId="77777777" w:rsidTr="00F01FBC">
        <w:trPr>
          <w:trHeight w:val="288"/>
          <w:jc w:val="center"/>
        </w:trPr>
        <w:tc>
          <w:tcPr>
            <w:tcW w:w="1050" w:type="dxa"/>
            <w:shd w:val="clear" w:color="auto" w:fill="auto"/>
            <w:noWrap/>
            <w:vAlign w:val="bottom"/>
            <w:hideMark/>
          </w:tcPr>
          <w:p w14:paraId="5C28D1BB" w14:textId="77777777" w:rsidR="00175B8E" w:rsidRPr="004657EE" w:rsidRDefault="00175B8E" w:rsidP="00F01FBC">
            <w:pPr>
              <w:pStyle w:val="TableBody"/>
              <w:jc w:val="center"/>
            </w:pPr>
            <w:r w:rsidRPr="004657EE">
              <w:t>26</w:t>
            </w:r>
          </w:p>
        </w:tc>
        <w:tc>
          <w:tcPr>
            <w:tcW w:w="1290" w:type="dxa"/>
            <w:shd w:val="clear" w:color="auto" w:fill="auto"/>
            <w:noWrap/>
            <w:vAlign w:val="bottom"/>
            <w:hideMark/>
          </w:tcPr>
          <w:p w14:paraId="2502D731" w14:textId="77777777" w:rsidR="00175B8E" w:rsidRPr="004657EE" w:rsidRDefault="00175B8E" w:rsidP="00F01FBC">
            <w:pPr>
              <w:pStyle w:val="TableBody"/>
              <w:jc w:val="center"/>
            </w:pPr>
            <w:r w:rsidRPr="004657EE">
              <w:t>38</w:t>
            </w:r>
          </w:p>
        </w:tc>
      </w:tr>
      <w:tr w:rsidR="00175B8E" w:rsidRPr="004657EE" w14:paraId="1D1616B7" w14:textId="77777777" w:rsidTr="00F01FBC">
        <w:trPr>
          <w:trHeight w:val="288"/>
          <w:jc w:val="center"/>
        </w:trPr>
        <w:tc>
          <w:tcPr>
            <w:tcW w:w="1050" w:type="dxa"/>
            <w:shd w:val="clear" w:color="auto" w:fill="auto"/>
            <w:noWrap/>
            <w:vAlign w:val="bottom"/>
            <w:hideMark/>
          </w:tcPr>
          <w:p w14:paraId="7C2B0122" w14:textId="77777777" w:rsidR="00175B8E" w:rsidRPr="004657EE" w:rsidRDefault="00175B8E" w:rsidP="00F01FBC">
            <w:pPr>
              <w:pStyle w:val="TableBody"/>
              <w:jc w:val="center"/>
            </w:pPr>
            <w:r w:rsidRPr="004657EE">
              <w:t>27</w:t>
            </w:r>
          </w:p>
        </w:tc>
        <w:tc>
          <w:tcPr>
            <w:tcW w:w="1290" w:type="dxa"/>
            <w:shd w:val="clear" w:color="auto" w:fill="auto"/>
            <w:noWrap/>
            <w:vAlign w:val="bottom"/>
            <w:hideMark/>
          </w:tcPr>
          <w:p w14:paraId="18D777A8" w14:textId="77777777" w:rsidR="00175B8E" w:rsidRPr="004657EE" w:rsidRDefault="00175B8E" w:rsidP="00F01FBC">
            <w:pPr>
              <w:pStyle w:val="TableBody"/>
              <w:jc w:val="center"/>
            </w:pPr>
            <w:r w:rsidRPr="004657EE">
              <w:t>38</w:t>
            </w:r>
          </w:p>
        </w:tc>
      </w:tr>
      <w:tr w:rsidR="00175B8E" w:rsidRPr="004657EE" w14:paraId="1E2B483D" w14:textId="77777777" w:rsidTr="00F01FBC">
        <w:trPr>
          <w:trHeight w:val="288"/>
          <w:jc w:val="center"/>
        </w:trPr>
        <w:tc>
          <w:tcPr>
            <w:tcW w:w="1050" w:type="dxa"/>
            <w:shd w:val="clear" w:color="auto" w:fill="auto"/>
            <w:noWrap/>
            <w:vAlign w:val="bottom"/>
            <w:hideMark/>
          </w:tcPr>
          <w:p w14:paraId="7372242C" w14:textId="77777777" w:rsidR="00175B8E" w:rsidRPr="004657EE" w:rsidRDefault="00175B8E" w:rsidP="00F01FBC">
            <w:pPr>
              <w:pStyle w:val="TableBody"/>
              <w:jc w:val="center"/>
            </w:pPr>
            <w:r w:rsidRPr="004657EE">
              <w:t>28</w:t>
            </w:r>
          </w:p>
        </w:tc>
        <w:tc>
          <w:tcPr>
            <w:tcW w:w="1290" w:type="dxa"/>
            <w:shd w:val="clear" w:color="auto" w:fill="auto"/>
            <w:noWrap/>
            <w:vAlign w:val="bottom"/>
            <w:hideMark/>
          </w:tcPr>
          <w:p w14:paraId="7CE2A6F0" w14:textId="77777777" w:rsidR="00175B8E" w:rsidRPr="004657EE" w:rsidRDefault="00175B8E" w:rsidP="00F01FBC">
            <w:pPr>
              <w:pStyle w:val="TableBody"/>
              <w:jc w:val="center"/>
            </w:pPr>
            <w:r w:rsidRPr="004657EE">
              <w:t>38</w:t>
            </w:r>
          </w:p>
        </w:tc>
      </w:tr>
      <w:tr w:rsidR="00175B8E" w:rsidRPr="004657EE" w14:paraId="08420827" w14:textId="77777777" w:rsidTr="00F01FBC">
        <w:trPr>
          <w:trHeight w:val="288"/>
          <w:jc w:val="center"/>
        </w:trPr>
        <w:tc>
          <w:tcPr>
            <w:tcW w:w="1050" w:type="dxa"/>
            <w:shd w:val="clear" w:color="auto" w:fill="auto"/>
            <w:noWrap/>
            <w:vAlign w:val="bottom"/>
            <w:hideMark/>
          </w:tcPr>
          <w:p w14:paraId="7D7F1A28" w14:textId="77777777" w:rsidR="00175B8E" w:rsidRPr="004657EE" w:rsidRDefault="00175B8E" w:rsidP="00F01FBC">
            <w:pPr>
              <w:pStyle w:val="TableBody"/>
              <w:jc w:val="center"/>
            </w:pPr>
            <w:r w:rsidRPr="004657EE">
              <w:t>29</w:t>
            </w:r>
          </w:p>
        </w:tc>
        <w:tc>
          <w:tcPr>
            <w:tcW w:w="1290" w:type="dxa"/>
            <w:shd w:val="clear" w:color="auto" w:fill="auto"/>
            <w:noWrap/>
            <w:vAlign w:val="bottom"/>
            <w:hideMark/>
          </w:tcPr>
          <w:p w14:paraId="101B741C" w14:textId="77777777" w:rsidR="00175B8E" w:rsidRPr="004657EE" w:rsidRDefault="00175B8E" w:rsidP="00F01FBC">
            <w:pPr>
              <w:pStyle w:val="TableBody"/>
              <w:jc w:val="center"/>
            </w:pPr>
            <w:r w:rsidRPr="004657EE">
              <w:t>39</w:t>
            </w:r>
          </w:p>
        </w:tc>
      </w:tr>
      <w:tr w:rsidR="00175B8E" w:rsidRPr="004657EE" w14:paraId="10DCD7CA" w14:textId="77777777" w:rsidTr="00F01FBC">
        <w:trPr>
          <w:trHeight w:val="288"/>
          <w:jc w:val="center"/>
        </w:trPr>
        <w:tc>
          <w:tcPr>
            <w:tcW w:w="1050" w:type="dxa"/>
            <w:shd w:val="clear" w:color="auto" w:fill="auto"/>
            <w:noWrap/>
            <w:vAlign w:val="bottom"/>
            <w:hideMark/>
          </w:tcPr>
          <w:p w14:paraId="683F7990" w14:textId="77777777" w:rsidR="00175B8E" w:rsidRPr="004657EE" w:rsidRDefault="00175B8E" w:rsidP="00F01FBC">
            <w:pPr>
              <w:pStyle w:val="TableBody"/>
              <w:jc w:val="center"/>
            </w:pPr>
            <w:r w:rsidRPr="004657EE">
              <w:t>30</w:t>
            </w:r>
          </w:p>
        </w:tc>
        <w:tc>
          <w:tcPr>
            <w:tcW w:w="1290" w:type="dxa"/>
            <w:shd w:val="clear" w:color="auto" w:fill="auto"/>
            <w:noWrap/>
            <w:vAlign w:val="bottom"/>
            <w:hideMark/>
          </w:tcPr>
          <w:p w14:paraId="66276865" w14:textId="77777777" w:rsidR="00175B8E" w:rsidRPr="004657EE" w:rsidRDefault="00175B8E" w:rsidP="00F01FBC">
            <w:pPr>
              <w:pStyle w:val="TableBody"/>
              <w:jc w:val="center"/>
            </w:pPr>
            <w:r w:rsidRPr="004657EE">
              <w:t>39</w:t>
            </w:r>
          </w:p>
        </w:tc>
      </w:tr>
      <w:tr w:rsidR="00175B8E" w:rsidRPr="004657EE" w14:paraId="4FBBD65E" w14:textId="77777777" w:rsidTr="00F01FBC">
        <w:trPr>
          <w:trHeight w:val="288"/>
          <w:jc w:val="center"/>
        </w:trPr>
        <w:tc>
          <w:tcPr>
            <w:tcW w:w="1050" w:type="dxa"/>
            <w:shd w:val="clear" w:color="auto" w:fill="auto"/>
            <w:noWrap/>
            <w:vAlign w:val="bottom"/>
            <w:hideMark/>
          </w:tcPr>
          <w:p w14:paraId="034F25D8" w14:textId="77777777" w:rsidR="00175B8E" w:rsidRPr="004657EE" w:rsidRDefault="00175B8E" w:rsidP="00F01FBC">
            <w:pPr>
              <w:pStyle w:val="TableBody"/>
              <w:jc w:val="center"/>
            </w:pPr>
            <w:r w:rsidRPr="004657EE">
              <w:t>31</w:t>
            </w:r>
          </w:p>
        </w:tc>
        <w:tc>
          <w:tcPr>
            <w:tcW w:w="1290" w:type="dxa"/>
            <w:shd w:val="clear" w:color="auto" w:fill="auto"/>
            <w:noWrap/>
            <w:vAlign w:val="bottom"/>
            <w:hideMark/>
          </w:tcPr>
          <w:p w14:paraId="0E6B918F" w14:textId="77777777" w:rsidR="00175B8E" w:rsidRPr="004657EE" w:rsidRDefault="00175B8E" w:rsidP="00F01FBC">
            <w:pPr>
              <w:pStyle w:val="TableBody"/>
              <w:jc w:val="center"/>
            </w:pPr>
            <w:r w:rsidRPr="004657EE">
              <w:t>39</w:t>
            </w:r>
          </w:p>
        </w:tc>
      </w:tr>
      <w:tr w:rsidR="00175B8E" w:rsidRPr="004657EE" w14:paraId="79FE9DCD" w14:textId="77777777" w:rsidTr="00F01FBC">
        <w:trPr>
          <w:trHeight w:val="288"/>
          <w:jc w:val="center"/>
        </w:trPr>
        <w:tc>
          <w:tcPr>
            <w:tcW w:w="1050" w:type="dxa"/>
            <w:shd w:val="clear" w:color="auto" w:fill="auto"/>
            <w:noWrap/>
            <w:vAlign w:val="bottom"/>
            <w:hideMark/>
          </w:tcPr>
          <w:p w14:paraId="741BC690" w14:textId="77777777" w:rsidR="00175B8E" w:rsidRPr="004657EE" w:rsidRDefault="00175B8E" w:rsidP="00F01FBC">
            <w:pPr>
              <w:pStyle w:val="TableBody"/>
              <w:jc w:val="center"/>
            </w:pPr>
            <w:r w:rsidRPr="004657EE">
              <w:t>32</w:t>
            </w:r>
          </w:p>
        </w:tc>
        <w:tc>
          <w:tcPr>
            <w:tcW w:w="1290" w:type="dxa"/>
            <w:shd w:val="clear" w:color="auto" w:fill="auto"/>
            <w:noWrap/>
            <w:vAlign w:val="bottom"/>
            <w:hideMark/>
          </w:tcPr>
          <w:p w14:paraId="689D6A29" w14:textId="77777777" w:rsidR="00175B8E" w:rsidRPr="004657EE" w:rsidRDefault="00175B8E" w:rsidP="00F01FBC">
            <w:pPr>
              <w:pStyle w:val="TableBody"/>
              <w:jc w:val="center"/>
            </w:pPr>
            <w:r w:rsidRPr="004657EE">
              <w:t>39</w:t>
            </w:r>
          </w:p>
        </w:tc>
      </w:tr>
      <w:tr w:rsidR="00175B8E" w:rsidRPr="004657EE" w14:paraId="775BEDAF" w14:textId="77777777" w:rsidTr="00F01FBC">
        <w:trPr>
          <w:trHeight w:val="288"/>
          <w:jc w:val="center"/>
        </w:trPr>
        <w:tc>
          <w:tcPr>
            <w:tcW w:w="1050" w:type="dxa"/>
            <w:shd w:val="clear" w:color="auto" w:fill="auto"/>
            <w:noWrap/>
            <w:vAlign w:val="bottom"/>
            <w:hideMark/>
          </w:tcPr>
          <w:p w14:paraId="37F8CBCB" w14:textId="77777777" w:rsidR="00175B8E" w:rsidRPr="004657EE" w:rsidRDefault="00175B8E" w:rsidP="00F01FBC">
            <w:pPr>
              <w:pStyle w:val="TableBody"/>
              <w:jc w:val="center"/>
            </w:pPr>
            <w:r w:rsidRPr="004657EE">
              <w:t>33</w:t>
            </w:r>
          </w:p>
        </w:tc>
        <w:tc>
          <w:tcPr>
            <w:tcW w:w="1290" w:type="dxa"/>
            <w:shd w:val="clear" w:color="auto" w:fill="auto"/>
            <w:noWrap/>
            <w:vAlign w:val="bottom"/>
            <w:hideMark/>
          </w:tcPr>
          <w:p w14:paraId="5EAEEA35" w14:textId="77777777" w:rsidR="00175B8E" w:rsidRPr="004657EE" w:rsidRDefault="00175B8E" w:rsidP="00F01FBC">
            <w:pPr>
              <w:pStyle w:val="TableBody"/>
              <w:jc w:val="center"/>
            </w:pPr>
            <w:r w:rsidRPr="004657EE">
              <w:t>40</w:t>
            </w:r>
          </w:p>
        </w:tc>
      </w:tr>
      <w:tr w:rsidR="00175B8E" w:rsidRPr="004657EE" w14:paraId="28AA2525" w14:textId="77777777" w:rsidTr="00F01FBC">
        <w:trPr>
          <w:trHeight w:val="288"/>
          <w:jc w:val="center"/>
        </w:trPr>
        <w:tc>
          <w:tcPr>
            <w:tcW w:w="1050" w:type="dxa"/>
            <w:shd w:val="clear" w:color="auto" w:fill="auto"/>
            <w:noWrap/>
            <w:vAlign w:val="bottom"/>
            <w:hideMark/>
          </w:tcPr>
          <w:p w14:paraId="1CBA4B23" w14:textId="77777777" w:rsidR="00175B8E" w:rsidRPr="004657EE" w:rsidRDefault="00175B8E" w:rsidP="00F01FBC">
            <w:pPr>
              <w:pStyle w:val="TableBody"/>
              <w:jc w:val="center"/>
            </w:pPr>
            <w:r w:rsidRPr="004657EE">
              <w:t>34</w:t>
            </w:r>
          </w:p>
        </w:tc>
        <w:tc>
          <w:tcPr>
            <w:tcW w:w="1290" w:type="dxa"/>
            <w:shd w:val="clear" w:color="auto" w:fill="auto"/>
            <w:noWrap/>
            <w:vAlign w:val="bottom"/>
            <w:hideMark/>
          </w:tcPr>
          <w:p w14:paraId="31E13B3B" w14:textId="77777777" w:rsidR="00175B8E" w:rsidRPr="004657EE" w:rsidRDefault="00175B8E" w:rsidP="00F01FBC">
            <w:pPr>
              <w:pStyle w:val="TableBody"/>
              <w:jc w:val="center"/>
            </w:pPr>
            <w:r w:rsidRPr="004657EE">
              <w:t>40</w:t>
            </w:r>
          </w:p>
        </w:tc>
      </w:tr>
      <w:tr w:rsidR="00175B8E" w:rsidRPr="004657EE" w14:paraId="42C8EA26" w14:textId="77777777" w:rsidTr="00F01FBC">
        <w:trPr>
          <w:trHeight w:val="288"/>
          <w:jc w:val="center"/>
        </w:trPr>
        <w:tc>
          <w:tcPr>
            <w:tcW w:w="1050" w:type="dxa"/>
            <w:shd w:val="clear" w:color="auto" w:fill="auto"/>
            <w:noWrap/>
            <w:vAlign w:val="bottom"/>
            <w:hideMark/>
          </w:tcPr>
          <w:p w14:paraId="225FC6B3" w14:textId="77777777" w:rsidR="00175B8E" w:rsidRPr="004657EE" w:rsidRDefault="00175B8E" w:rsidP="00F01FBC">
            <w:pPr>
              <w:pStyle w:val="TableBody"/>
              <w:jc w:val="center"/>
            </w:pPr>
            <w:r w:rsidRPr="004657EE">
              <w:t>35</w:t>
            </w:r>
          </w:p>
        </w:tc>
        <w:tc>
          <w:tcPr>
            <w:tcW w:w="1290" w:type="dxa"/>
            <w:shd w:val="clear" w:color="auto" w:fill="auto"/>
            <w:noWrap/>
            <w:vAlign w:val="bottom"/>
            <w:hideMark/>
          </w:tcPr>
          <w:p w14:paraId="4F5674BA" w14:textId="77777777" w:rsidR="00175B8E" w:rsidRPr="004657EE" w:rsidRDefault="00175B8E" w:rsidP="00F01FBC">
            <w:pPr>
              <w:pStyle w:val="TableBody"/>
              <w:jc w:val="center"/>
            </w:pPr>
            <w:r w:rsidRPr="004657EE">
              <w:t>40</w:t>
            </w:r>
          </w:p>
        </w:tc>
      </w:tr>
      <w:tr w:rsidR="00175B8E" w:rsidRPr="004657EE" w14:paraId="2B4BD91F" w14:textId="77777777" w:rsidTr="00F01FBC">
        <w:trPr>
          <w:trHeight w:val="288"/>
          <w:jc w:val="center"/>
        </w:trPr>
        <w:tc>
          <w:tcPr>
            <w:tcW w:w="1050" w:type="dxa"/>
            <w:shd w:val="clear" w:color="auto" w:fill="auto"/>
            <w:noWrap/>
            <w:vAlign w:val="bottom"/>
            <w:hideMark/>
          </w:tcPr>
          <w:p w14:paraId="30CB80D5" w14:textId="77777777" w:rsidR="00175B8E" w:rsidRPr="004657EE" w:rsidRDefault="00175B8E" w:rsidP="00F01FBC">
            <w:pPr>
              <w:pStyle w:val="TableBody"/>
              <w:jc w:val="center"/>
            </w:pPr>
            <w:r w:rsidRPr="004657EE">
              <w:t>36</w:t>
            </w:r>
          </w:p>
        </w:tc>
        <w:tc>
          <w:tcPr>
            <w:tcW w:w="1290" w:type="dxa"/>
            <w:shd w:val="clear" w:color="auto" w:fill="auto"/>
            <w:noWrap/>
            <w:vAlign w:val="bottom"/>
            <w:hideMark/>
          </w:tcPr>
          <w:p w14:paraId="0A1A3ABB" w14:textId="77777777" w:rsidR="00175B8E" w:rsidRPr="004657EE" w:rsidRDefault="00175B8E" w:rsidP="00F01FBC">
            <w:pPr>
              <w:pStyle w:val="TableBody"/>
              <w:jc w:val="center"/>
            </w:pPr>
            <w:r w:rsidRPr="004657EE">
              <w:t>40</w:t>
            </w:r>
          </w:p>
        </w:tc>
      </w:tr>
      <w:tr w:rsidR="00175B8E" w:rsidRPr="004657EE" w14:paraId="54AA91C2" w14:textId="77777777" w:rsidTr="00F01FBC">
        <w:trPr>
          <w:trHeight w:val="288"/>
          <w:jc w:val="center"/>
        </w:trPr>
        <w:tc>
          <w:tcPr>
            <w:tcW w:w="1050" w:type="dxa"/>
            <w:shd w:val="clear" w:color="auto" w:fill="auto"/>
            <w:noWrap/>
            <w:vAlign w:val="bottom"/>
            <w:hideMark/>
          </w:tcPr>
          <w:p w14:paraId="17D55527" w14:textId="77777777" w:rsidR="00175B8E" w:rsidRPr="004657EE" w:rsidRDefault="00175B8E" w:rsidP="00F01FBC">
            <w:pPr>
              <w:pStyle w:val="TableBody"/>
              <w:jc w:val="center"/>
            </w:pPr>
            <w:r w:rsidRPr="004657EE">
              <w:t>37</w:t>
            </w:r>
          </w:p>
        </w:tc>
        <w:tc>
          <w:tcPr>
            <w:tcW w:w="1290" w:type="dxa"/>
            <w:shd w:val="clear" w:color="auto" w:fill="auto"/>
            <w:noWrap/>
            <w:vAlign w:val="bottom"/>
            <w:hideMark/>
          </w:tcPr>
          <w:p w14:paraId="6E30794E" w14:textId="77777777" w:rsidR="00175B8E" w:rsidRPr="004657EE" w:rsidRDefault="00175B8E" w:rsidP="00F01FBC">
            <w:pPr>
              <w:pStyle w:val="TableBody"/>
              <w:jc w:val="center"/>
            </w:pPr>
            <w:r w:rsidRPr="004657EE">
              <w:t>40</w:t>
            </w:r>
          </w:p>
        </w:tc>
      </w:tr>
      <w:tr w:rsidR="00175B8E" w:rsidRPr="004657EE" w14:paraId="3F27FBA8" w14:textId="77777777" w:rsidTr="00F01FBC">
        <w:trPr>
          <w:trHeight w:val="288"/>
          <w:jc w:val="center"/>
        </w:trPr>
        <w:tc>
          <w:tcPr>
            <w:tcW w:w="1050" w:type="dxa"/>
            <w:shd w:val="clear" w:color="auto" w:fill="auto"/>
            <w:noWrap/>
            <w:vAlign w:val="bottom"/>
            <w:hideMark/>
          </w:tcPr>
          <w:p w14:paraId="2EA69306" w14:textId="77777777" w:rsidR="00175B8E" w:rsidRPr="004657EE" w:rsidRDefault="00175B8E" w:rsidP="00F01FBC">
            <w:pPr>
              <w:pStyle w:val="TableBody"/>
              <w:jc w:val="center"/>
            </w:pPr>
            <w:r w:rsidRPr="004657EE">
              <w:t>38</w:t>
            </w:r>
          </w:p>
        </w:tc>
        <w:tc>
          <w:tcPr>
            <w:tcW w:w="1290" w:type="dxa"/>
            <w:shd w:val="clear" w:color="auto" w:fill="auto"/>
            <w:noWrap/>
            <w:vAlign w:val="bottom"/>
            <w:hideMark/>
          </w:tcPr>
          <w:p w14:paraId="476314F6" w14:textId="77777777" w:rsidR="00175B8E" w:rsidRPr="004657EE" w:rsidRDefault="00175B8E" w:rsidP="00F01FBC">
            <w:pPr>
              <w:pStyle w:val="TableBody"/>
              <w:jc w:val="center"/>
            </w:pPr>
            <w:r w:rsidRPr="004657EE">
              <w:t>40</w:t>
            </w:r>
          </w:p>
        </w:tc>
      </w:tr>
      <w:tr w:rsidR="00175B8E" w:rsidRPr="004657EE" w14:paraId="6AAF6CED" w14:textId="77777777" w:rsidTr="00F01FBC">
        <w:trPr>
          <w:trHeight w:val="288"/>
          <w:jc w:val="center"/>
        </w:trPr>
        <w:tc>
          <w:tcPr>
            <w:tcW w:w="1050" w:type="dxa"/>
            <w:shd w:val="clear" w:color="auto" w:fill="auto"/>
            <w:noWrap/>
            <w:vAlign w:val="bottom"/>
            <w:hideMark/>
          </w:tcPr>
          <w:p w14:paraId="7BEE3125" w14:textId="77777777" w:rsidR="00175B8E" w:rsidRPr="004657EE" w:rsidRDefault="00175B8E" w:rsidP="00F01FBC">
            <w:pPr>
              <w:pStyle w:val="TableBody"/>
              <w:jc w:val="center"/>
            </w:pPr>
            <w:r w:rsidRPr="004657EE">
              <w:t>39</w:t>
            </w:r>
          </w:p>
        </w:tc>
        <w:tc>
          <w:tcPr>
            <w:tcW w:w="1290" w:type="dxa"/>
            <w:shd w:val="clear" w:color="auto" w:fill="auto"/>
            <w:noWrap/>
            <w:vAlign w:val="bottom"/>
            <w:hideMark/>
          </w:tcPr>
          <w:p w14:paraId="7BE065D4" w14:textId="77777777" w:rsidR="00175B8E" w:rsidRPr="004657EE" w:rsidRDefault="00175B8E" w:rsidP="00F01FBC">
            <w:pPr>
              <w:pStyle w:val="TableBody"/>
              <w:jc w:val="center"/>
            </w:pPr>
            <w:r w:rsidRPr="004657EE">
              <w:t>40</w:t>
            </w:r>
          </w:p>
        </w:tc>
      </w:tr>
      <w:tr w:rsidR="00175B8E" w:rsidRPr="004657EE" w14:paraId="656DDB71" w14:textId="77777777" w:rsidTr="00F01FBC">
        <w:trPr>
          <w:trHeight w:val="288"/>
          <w:jc w:val="center"/>
        </w:trPr>
        <w:tc>
          <w:tcPr>
            <w:tcW w:w="1050" w:type="dxa"/>
            <w:shd w:val="clear" w:color="auto" w:fill="auto"/>
            <w:noWrap/>
            <w:vAlign w:val="bottom"/>
            <w:hideMark/>
          </w:tcPr>
          <w:p w14:paraId="66F2A420" w14:textId="77777777" w:rsidR="00175B8E" w:rsidRPr="004657EE" w:rsidRDefault="00175B8E" w:rsidP="00F01FBC">
            <w:pPr>
              <w:pStyle w:val="TableBody"/>
              <w:jc w:val="center"/>
            </w:pPr>
            <w:r w:rsidRPr="004657EE">
              <w:t>40</w:t>
            </w:r>
          </w:p>
        </w:tc>
        <w:tc>
          <w:tcPr>
            <w:tcW w:w="1290" w:type="dxa"/>
            <w:shd w:val="clear" w:color="auto" w:fill="auto"/>
            <w:noWrap/>
            <w:vAlign w:val="bottom"/>
            <w:hideMark/>
          </w:tcPr>
          <w:p w14:paraId="058F4C46" w14:textId="77777777" w:rsidR="00175B8E" w:rsidRPr="004657EE" w:rsidRDefault="00175B8E" w:rsidP="00F01FBC">
            <w:pPr>
              <w:pStyle w:val="TableBody"/>
              <w:jc w:val="center"/>
            </w:pPr>
            <w:r w:rsidRPr="004657EE">
              <w:t>40</w:t>
            </w:r>
          </w:p>
        </w:tc>
      </w:tr>
    </w:tbl>
    <w:p w14:paraId="202596D4" w14:textId="6B543B1C" w:rsidR="00B41637" w:rsidRDefault="00B41637" w:rsidP="00C6281D">
      <w:pPr>
        <w:pStyle w:val="H2bodytext"/>
      </w:pPr>
      <w:r>
        <w:lastRenderedPageBreak/>
        <w:t>There are several sources of error in this test case. The first is that a different version of MODFLOW</w:t>
      </w:r>
      <w:r w:rsidR="009711EA">
        <w:t xml:space="preserve"> was used to calculate the underlying flow mode</w:t>
      </w:r>
      <w:bookmarkStart w:id="20" w:name="_GoBack"/>
      <w:bookmarkEnd w:id="20"/>
      <w:r w:rsidR="009711EA">
        <w:t>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and 7,500 days were not explicitly stated and had to be reproduced. Errors may have been introduced in the reproduction, either 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F01FBC">
        <w:t xml:space="preserve">Figure </w:t>
      </w:r>
      <w:r w:rsidR="00F01FBC">
        <w:rPr>
          <w:noProof/>
        </w:rPr>
        <w:t>2</w:t>
      </w:r>
      <w:r w:rsidR="00F01FBC">
        <w:noBreakHyphen/>
      </w:r>
      <w:r w:rsidR="00F01FBC">
        <w:rPr>
          <w:noProof/>
        </w:rPr>
        <w:t>3</w:t>
      </w:r>
      <w:r w:rsidR="00F01FBC">
        <w:fldChar w:fldCharType="end"/>
      </w:r>
      <w:r w:rsidR="00976831">
        <w:t>.</w:t>
      </w:r>
    </w:p>
    <w:p w14:paraId="3A01194D" w14:textId="320DE432" w:rsidR="0072186D" w:rsidRDefault="00B41637" w:rsidP="00F01FBC">
      <w:pPr>
        <w:pStyle w:val="H2bodytext"/>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72186D">
      <w:pPr>
        <w:pStyle w:val="H2bodytext"/>
        <w:numPr>
          <w:ilvl w:val="0"/>
          <w:numId w:val="11"/>
        </w:numPr>
      </w:pPr>
      <w:r>
        <w:t xml:space="preserve">Criterion 1 – the MODPATH simulation </w:t>
      </w:r>
      <w:r w:rsidR="00B41637">
        <w:t>produce</w:t>
      </w:r>
      <w:r>
        <w:t>s</w:t>
      </w:r>
      <w:r w:rsidR="008F4B2C">
        <w:t xml:space="preserve"> straight</w:t>
      </w:r>
      <w:r>
        <w:t xml:space="preserve"> particle tracks that radiate outward</w:t>
      </w:r>
    </w:p>
    <w:p w14:paraId="0C302FF2" w14:textId="0825C4A4" w:rsidR="0072186D" w:rsidRDefault="0072186D" w:rsidP="0072186D">
      <w:pPr>
        <w:pStyle w:val="H2bodytext"/>
        <w:numPr>
          <w:ilvl w:val="0"/>
          <w:numId w:val="11"/>
        </w:numPr>
      </w:pPr>
      <w:r>
        <w:t xml:space="preserve">Criterion 2 – the percent difference between the length of the flow paths digitized from </w:t>
      </w:r>
      <w:r>
        <w:fldChar w:fldCharType="begin"/>
      </w:r>
      <w:r>
        <w:instrText xml:space="preserve"> REF _Ref520126021 \h </w:instrText>
      </w:r>
      <w:r>
        <w:fldChar w:fldCharType="separate"/>
      </w:r>
      <w:r>
        <w:t xml:space="preserve">Figure </w:t>
      </w:r>
      <w:r>
        <w:rPr>
          <w:noProof/>
        </w:rPr>
        <w:t>2</w:t>
      </w:r>
      <w:r>
        <w:noBreakHyphen/>
      </w:r>
      <w:r>
        <w:rPr>
          <w:noProof/>
        </w:rPr>
        <w:t>3</w:t>
      </w:r>
      <w:r>
        <w:fldChar w:fldCharType="end"/>
      </w:r>
      <w:r>
        <w:t xml:space="preserve"> </w:t>
      </w:r>
      <w:r>
        <w:t>calculated value must not be more than 5%.</w:t>
      </w:r>
      <w:r w:rsidRPr="0072186D">
        <w:t xml:space="preserve"> </w:t>
      </w:r>
      <w:r>
        <w:t xml:space="preserve">The length of the flow paths calculated by MODPATH </w:t>
      </w:r>
      <w:r>
        <w:t>are</w:t>
      </w:r>
      <w:r>
        <w:t xml:space="preserve"> calculated</w:t>
      </w:r>
      <w:r>
        <w:t xml:space="preserve"> in post-processing</w:t>
      </w:r>
      <w:r>
        <w:t xml:space="preserve">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79C4FFE7" w:rsidR="008F4B2C" w:rsidRDefault="0072186D" w:rsidP="0072186D">
      <w:pPr>
        <w:pStyle w:val="H2bodytext"/>
      </w:pPr>
      <w:r>
        <w:t>Criterion 1 gives evidence that the particle tracks are moving according to the flow direction. Criterion 2 gives evidence that the particles are moving at a speed that is within an acceptable range of similarity to the particles in Pollock, 1988. The pass/fail results are found in “tc1_results.csv”.</w:t>
      </w:r>
    </w:p>
    <w:p w14:paraId="6B7FBD37" w14:textId="1E8AEA08" w:rsidR="00F01FBC" w:rsidRDefault="00F01FBC" w:rsidP="00F01FBC">
      <w:pPr>
        <w:pStyle w:val="H2bodytext"/>
      </w:pPr>
    </w:p>
    <w:p w14:paraId="524102E8" w14:textId="23195B7E" w:rsidR="00F01FBC" w:rsidRDefault="00F01FBC" w:rsidP="00F01FBC">
      <w:pPr>
        <w:pStyle w:val="H2bodytext"/>
      </w:pPr>
    </w:p>
    <w:p w14:paraId="1ED7C91E" w14:textId="574B3D4B" w:rsidR="00F01FBC" w:rsidRDefault="00F01FBC" w:rsidP="00F01FBC">
      <w:pPr>
        <w:pStyle w:val="H2bodytext"/>
      </w:pPr>
    </w:p>
    <w:p w14:paraId="7C7B4554" w14:textId="201F949D" w:rsidR="00F01FBC" w:rsidRDefault="00F01FBC"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03C5F5D3" w14:textId="19562B3A" w:rsidR="00175B8E" w:rsidRDefault="00175B8E" w:rsidP="00F01FBC">
      <w:pPr>
        <w:jc w:val="center"/>
      </w:pPr>
    </w:p>
    <w:sectPr w:rsidR="00175B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8-18T17:23:00Z" w:initials="MW">
    <w:p w14:paraId="3CB67B7D" w14:textId="77777777" w:rsidR="00F01FBC" w:rsidRDefault="00F01FBC">
      <w:pPr>
        <w:pStyle w:val="CommentText"/>
      </w:pPr>
      <w:r>
        <w:rPr>
          <w:rStyle w:val="CommentReference"/>
        </w:rPr>
        <w:annotationRef/>
      </w:r>
      <w:r>
        <w:t xml:space="preserve">Remove? We do sometimes use </w:t>
      </w:r>
      <w:proofErr w:type="spellStart"/>
      <w:r>
        <w:t>modpath</w:t>
      </w:r>
      <w:proofErr w:type="spellEnd"/>
      <w:r>
        <w:t xml:space="preserve"> to do this, but we don’t test for it</w:t>
      </w:r>
    </w:p>
  </w:comment>
  <w:comment w:id="1" w:author="Mary Weber" w:date="2018-08-18T17:39:00Z" w:initials="MW">
    <w:p w14:paraId="3FAC3963" w14:textId="77777777" w:rsidR="00F01FBC" w:rsidRDefault="00F01FBC">
      <w:pPr>
        <w:pStyle w:val="CommentText"/>
      </w:pPr>
      <w:r>
        <w:rPr>
          <w:rStyle w:val="CommentReference"/>
        </w:rPr>
        <w:annotationRef/>
      </w:r>
      <w:r>
        <w:t xml:space="preserve">Looks like this is </w:t>
      </w:r>
      <w:proofErr w:type="spellStart"/>
      <w:r>
        <w:t>gonna</w:t>
      </w:r>
      <w:proofErr w:type="spellEnd"/>
      <w:r>
        <w:t xml:space="preserve"> have to be </w:t>
      </w:r>
      <w:proofErr w:type="spellStart"/>
      <w:r>
        <w:t>rev’d</w:t>
      </w:r>
      <w:proofErr w:type="spellEnd"/>
    </w:p>
    <w:p w14:paraId="4D224FAC" w14:textId="77777777" w:rsidR="00F01FBC" w:rsidRDefault="00F01FBC">
      <w:pPr>
        <w:pStyle w:val="CommentText"/>
      </w:pPr>
      <w:r>
        <w:t xml:space="preserve">Also, we’ll need one for </w:t>
      </w:r>
      <w:proofErr w:type="spellStart"/>
      <w:r>
        <w:t>Modpath</w:t>
      </w:r>
      <w:proofErr w:type="spellEnd"/>
      <w:r>
        <w:t>. Do I write it?</w:t>
      </w:r>
    </w:p>
  </w:comment>
  <w:comment w:id="2" w:author="Mary Weber" w:date="2018-08-18T17:45:00Z" w:initials="MW">
    <w:p w14:paraId="385768FA" w14:textId="77777777" w:rsidR="00F01FBC" w:rsidRDefault="00F01FBC">
      <w:pPr>
        <w:pStyle w:val="CommentText"/>
      </w:pPr>
      <w:r>
        <w:rPr>
          <w:rStyle w:val="CommentReference"/>
        </w:rPr>
        <w:annotationRef/>
      </w:r>
      <w:r>
        <w:t>Does this apply? Do we have to do this in addition to our tests being like they are?</w:t>
      </w:r>
    </w:p>
  </w:comment>
  <w:comment w:id="3" w:author="Mary Weber" w:date="2018-08-18T18:02:00Z" w:initials="MW">
    <w:p w14:paraId="0C632374" w14:textId="77777777" w:rsidR="00F01FBC" w:rsidRDefault="00F01FBC">
      <w:pPr>
        <w:pStyle w:val="CommentText"/>
      </w:pPr>
      <w:r>
        <w:rPr>
          <w:rStyle w:val="CommentReference"/>
        </w:rPr>
        <w:annotationRef/>
      </w:r>
      <w:r>
        <w:t>Except the one that we can also use professional judgment on</w:t>
      </w:r>
    </w:p>
  </w:comment>
  <w:comment w:id="5" w:author="Mary Weber" w:date="2018-08-18T18:07:00Z" w:initials="MW">
    <w:p w14:paraId="5253CA71" w14:textId="77777777" w:rsidR="00F01FBC" w:rsidRDefault="00F01FBC">
      <w:pPr>
        <w:pStyle w:val="CommentText"/>
      </w:pPr>
      <w:r>
        <w:rPr>
          <w:rStyle w:val="CommentReference"/>
        </w:rPr>
        <w:annotationRef/>
      </w:r>
      <w:r>
        <w:t>Make a list of the tasks you need to do to run this test, and then check this against someone running this installation for the first time</w:t>
      </w:r>
    </w:p>
    <w:p w14:paraId="738A3ED1" w14:textId="77777777" w:rsidR="00F01FBC" w:rsidRDefault="00F01FBC" w:rsidP="00D904CC">
      <w:pPr>
        <w:pStyle w:val="CommentText"/>
        <w:numPr>
          <w:ilvl w:val="0"/>
          <w:numId w:val="3"/>
        </w:numPr>
      </w:pPr>
      <w:r>
        <w:t xml:space="preserve"> Download and install git bash [I don’t know how to phrase this. Is it a compiler? Do we need compilers?]</w:t>
      </w:r>
    </w:p>
    <w:p w14:paraId="1998DC1A" w14:textId="77777777" w:rsidR="00F01FBC" w:rsidRDefault="00F01FBC" w:rsidP="00D904CC">
      <w:pPr>
        <w:pStyle w:val="CommentText"/>
        <w:numPr>
          <w:ilvl w:val="0"/>
          <w:numId w:val="3"/>
        </w:numPr>
      </w:pPr>
      <w:r>
        <w:t xml:space="preserve"> Download and install python, matplotlib, </w:t>
      </w:r>
      <w:proofErr w:type="spellStart"/>
      <w:r>
        <w:t>numpy</w:t>
      </w:r>
      <w:proofErr w:type="spellEnd"/>
      <w:r>
        <w:t xml:space="preserve">, pandas, and </w:t>
      </w:r>
      <w:proofErr w:type="spellStart"/>
      <w:r>
        <w:t>geopandas</w:t>
      </w:r>
      <w:proofErr w:type="spellEnd"/>
      <w:r>
        <w:t xml:space="preserve"> (do we need arc installed to run </w:t>
      </w:r>
      <w:proofErr w:type="spellStart"/>
      <w:r>
        <w:t>geopandas</w:t>
      </w:r>
      <w:proofErr w:type="spellEnd"/>
      <w:r>
        <w:t>?)</w:t>
      </w:r>
    </w:p>
    <w:p w14:paraId="184094CF" w14:textId="77777777" w:rsidR="00F01FBC" w:rsidRDefault="00F01FBC" w:rsidP="00D904CC">
      <w:pPr>
        <w:pStyle w:val="CommentText"/>
        <w:numPr>
          <w:ilvl w:val="0"/>
          <w:numId w:val="3"/>
        </w:numPr>
      </w:pPr>
      <w:r>
        <w:t xml:space="preserve"> Move files</w:t>
      </w:r>
    </w:p>
    <w:p w14:paraId="009987FE" w14:textId="77777777" w:rsidR="00F01FBC" w:rsidRDefault="00F01FBC" w:rsidP="00D904CC">
      <w:pPr>
        <w:pStyle w:val="CommentText"/>
        <w:numPr>
          <w:ilvl w:val="0"/>
          <w:numId w:val="3"/>
        </w:numPr>
      </w:pPr>
      <w:r>
        <w:t xml:space="preserve"> Use a text editor</w:t>
      </w:r>
    </w:p>
  </w:comment>
  <w:comment w:id="6" w:author="Mary Weber" w:date="2018-08-18T18:21:00Z" w:initials="MW">
    <w:p w14:paraId="1D02D6FE" w14:textId="77777777" w:rsidR="00F01FBC" w:rsidRDefault="00F01FBC">
      <w:pPr>
        <w:pStyle w:val="CommentText"/>
      </w:pPr>
      <w:r>
        <w:rPr>
          <w:rStyle w:val="CommentReference"/>
        </w:rPr>
        <w:annotationRef/>
      </w:r>
      <w:r>
        <w:t>What’s the difference?</w:t>
      </w:r>
    </w:p>
  </w:comment>
  <w:comment w:id="7" w:author="Mary Weber" w:date="2018-08-18T18:22:00Z" w:initials="MW">
    <w:p w14:paraId="10FE9F33" w14:textId="77777777" w:rsidR="00F01FBC" w:rsidRDefault="00F01FBC">
      <w:pPr>
        <w:pStyle w:val="CommentText"/>
      </w:pPr>
      <w:r>
        <w:rPr>
          <w:rStyle w:val="CommentReference"/>
        </w:rPr>
        <w:annotationRef/>
      </w:r>
      <w:r>
        <w:t xml:space="preserve">Just make sure doc numbers haven’t changed, and that the weird capitalization in the bullet points is that way for Reasons Listed </w:t>
      </w:r>
      <w:proofErr w:type="gramStart"/>
      <w:r>
        <w:t>In</w:t>
      </w:r>
      <w:proofErr w:type="gramEnd"/>
      <w:r>
        <w:t xml:space="preserve"> The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B67B7D" w15:done="0"/>
  <w15:commentEx w15:paraId="4D224FAC" w15:done="0"/>
  <w15:commentEx w15:paraId="385768FA" w15:done="0"/>
  <w15:commentEx w15:paraId="0C632374" w15:done="0"/>
  <w15:commentEx w15:paraId="009987FE" w15:done="0"/>
  <w15:commentEx w15:paraId="1D02D6FE" w15:done="0"/>
  <w15:commentEx w15:paraId="10FE9F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B67B7D" w16cid:durableId="1F22D47C"/>
  <w16cid:commentId w16cid:paraId="4D224FAC" w16cid:durableId="1F22D838"/>
  <w16cid:commentId w16cid:paraId="385768FA" w16cid:durableId="1F22D9B6"/>
  <w16cid:commentId w16cid:paraId="0C632374" w16cid:durableId="1F22DDC8"/>
  <w16cid:commentId w16cid:paraId="009987FE" w16cid:durableId="1F22DED3"/>
  <w16cid:commentId w16cid:paraId="1D02D6FE" w16cid:durableId="1F22E20C"/>
  <w16cid:commentId w16cid:paraId="10FE9F33" w16cid:durableId="1F22E2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3D3A79" w14:textId="77777777" w:rsidR="00D4032F" w:rsidRDefault="00D4032F" w:rsidP="008A4A83">
      <w:r>
        <w:separator/>
      </w:r>
    </w:p>
  </w:endnote>
  <w:endnote w:type="continuationSeparator" w:id="0">
    <w:p w14:paraId="418059C4" w14:textId="77777777" w:rsidR="00D4032F" w:rsidRDefault="00D4032F"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2662A1" w14:textId="77777777" w:rsidR="00D4032F" w:rsidRDefault="00D4032F" w:rsidP="008A4A83">
      <w:r>
        <w:separator/>
      </w:r>
    </w:p>
  </w:footnote>
  <w:footnote w:type="continuationSeparator" w:id="0">
    <w:p w14:paraId="21B970D4" w14:textId="77777777" w:rsidR="00D4032F" w:rsidRDefault="00D4032F" w:rsidP="008A4A83">
      <w:r>
        <w:continuationSeparator/>
      </w:r>
    </w:p>
  </w:footnote>
  <w:footnote w:id="1">
    <w:p w14:paraId="694E4B9D" w14:textId="77777777" w:rsidR="00F01FBC" w:rsidRDefault="00F01FBC"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1"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3"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4"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6"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7"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9"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4"/>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7"/>
  </w:num>
  <w:num w:numId="7">
    <w:abstractNumId w:val="5"/>
  </w:num>
  <w:num w:numId="8">
    <w:abstractNumId w:val="1"/>
  </w:num>
  <w:num w:numId="9">
    <w:abstractNumId w:val="6"/>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F1148"/>
    <w:rsid w:val="001109A6"/>
    <w:rsid w:val="00111EC1"/>
    <w:rsid w:val="00175B8E"/>
    <w:rsid w:val="001B4A17"/>
    <w:rsid w:val="002752C1"/>
    <w:rsid w:val="002E3618"/>
    <w:rsid w:val="002F6C13"/>
    <w:rsid w:val="00325E48"/>
    <w:rsid w:val="003F1CCF"/>
    <w:rsid w:val="00454134"/>
    <w:rsid w:val="00492A1B"/>
    <w:rsid w:val="004A0E19"/>
    <w:rsid w:val="004B3067"/>
    <w:rsid w:val="0050406C"/>
    <w:rsid w:val="00544AEA"/>
    <w:rsid w:val="00711A88"/>
    <w:rsid w:val="0072186D"/>
    <w:rsid w:val="0077409E"/>
    <w:rsid w:val="00782EFB"/>
    <w:rsid w:val="0082225A"/>
    <w:rsid w:val="008A4A83"/>
    <w:rsid w:val="008B3D26"/>
    <w:rsid w:val="008F1AEC"/>
    <w:rsid w:val="008F4B2C"/>
    <w:rsid w:val="008F7B3B"/>
    <w:rsid w:val="00913C11"/>
    <w:rsid w:val="00915974"/>
    <w:rsid w:val="00943862"/>
    <w:rsid w:val="009711EA"/>
    <w:rsid w:val="00976831"/>
    <w:rsid w:val="0099278E"/>
    <w:rsid w:val="009A5880"/>
    <w:rsid w:val="009B704C"/>
    <w:rsid w:val="00A13C86"/>
    <w:rsid w:val="00AB41BA"/>
    <w:rsid w:val="00B41637"/>
    <w:rsid w:val="00C605E9"/>
    <w:rsid w:val="00C6281D"/>
    <w:rsid w:val="00C7406B"/>
    <w:rsid w:val="00CF6097"/>
    <w:rsid w:val="00D4032F"/>
    <w:rsid w:val="00D523C5"/>
    <w:rsid w:val="00D904CC"/>
    <w:rsid w:val="00E33B1F"/>
    <w:rsid w:val="00E94CC5"/>
    <w:rsid w:val="00F01FBC"/>
    <w:rsid w:val="00F056A7"/>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semiHidden/>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semiHidden/>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semiHidden/>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semiHidden/>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semiHidden/>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semiHidden/>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Normal"/>
    <w:next w:val="Normal"/>
    <w:rsid w:val="00E94CC5"/>
    <w:pPr>
      <w:spacing w:before="80" w:after="80"/>
      <w:jc w:val="center"/>
    </w:pPr>
    <w:rPr>
      <w:rFonts w:ascii="Times New Roman Bold" w:hAnsi="Times New Roman Bold"/>
      <w:b/>
      <w:sz w:val="22"/>
      <w:szCs w:val="20"/>
    </w:rPr>
  </w:style>
  <w:style w:type="paragraph" w:customStyle="1" w:styleId="TableBody">
    <w:name w:val="Table Body"/>
    <w:aliases w:val="tb"/>
    <w:basedOn w:val="TableHead"/>
    <w:link w:val="TableBodyChar"/>
    <w:rsid w:val="00E94CC5"/>
    <w:pPr>
      <w:spacing w:before="60" w:after="60" w:line="252" w:lineRule="auto"/>
      <w:jc w:val="left"/>
    </w:pPr>
    <w:rPr>
      <w:rFonts w:ascii="Times New Roman" w:hAnsi="Times New Roman"/>
      <w:b w:val="0"/>
    </w:rPr>
  </w:style>
  <w:style w:type="character" w:customStyle="1" w:styleId="TableBodyChar">
    <w:name w:val="Table Body Char"/>
    <w:basedOn w:val="DefaultParagraphFont"/>
    <w:link w:val="TableBody"/>
    <w:locked/>
    <w:rsid w:val="00E94CC5"/>
    <w:rPr>
      <w:rFonts w:ascii="Times New Roman" w:eastAsia="Times New Roman" w:hAnsi="Times New Roman" w:cs="Times New Roman"/>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9</TotalTime>
  <Pages>12</Pages>
  <Words>2808</Words>
  <Characters>1600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9</cp:revision>
  <dcterms:created xsi:type="dcterms:W3CDTF">2018-08-19T00:16:00Z</dcterms:created>
  <dcterms:modified xsi:type="dcterms:W3CDTF">2018-08-21T23:02:00Z</dcterms:modified>
</cp:coreProperties>
</file>